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BCCB5" w14:textId="41E930CE" w:rsidR="00B4015F" w:rsidRDefault="006A58C7" w:rsidP="00B4015F">
      <w:pPr>
        <w:pStyle w:val="MStitle"/>
      </w:pPr>
      <w:r>
        <w:t>Effective radiative forcing in the aerosol-climate model CAM5.3-MARC-ARG</w:t>
      </w:r>
    </w:p>
    <w:p w14:paraId="1EA92422" w14:textId="288190C0" w:rsidR="00B4015F" w:rsidRPr="00C26311" w:rsidRDefault="008B4260" w:rsidP="00450DB9">
      <w:pPr>
        <w:pStyle w:val="Authors"/>
      </w:pPr>
      <w:r>
        <w:t>Benjamin S. Grandey</w:t>
      </w:r>
      <w:r w:rsidR="00B4015F" w:rsidRPr="00C26311">
        <w:rPr>
          <w:vertAlign w:val="superscript"/>
        </w:rPr>
        <w:t>1</w:t>
      </w:r>
      <w:r w:rsidR="00B4015F" w:rsidRPr="00C26311">
        <w:t xml:space="preserve">, </w:t>
      </w:r>
      <w:r>
        <w:t>Daniel Rothenberg</w:t>
      </w:r>
      <w:r>
        <w:rPr>
          <w:vertAlign w:val="superscript"/>
        </w:rPr>
        <w:t>2</w:t>
      </w:r>
      <w:r w:rsidR="00B4015F" w:rsidRPr="00C26311">
        <w:t xml:space="preserve">, </w:t>
      </w:r>
      <w:r>
        <w:t>Alexander Avramov</w:t>
      </w:r>
      <w:r>
        <w:rPr>
          <w:vertAlign w:val="superscript"/>
        </w:rPr>
        <w:t>3</w:t>
      </w:r>
      <w:r>
        <w:t>, Qinjian Jin</w:t>
      </w:r>
      <w:r w:rsidR="00B4015F" w:rsidRPr="00C26311">
        <w:rPr>
          <w:vertAlign w:val="superscript"/>
        </w:rPr>
        <w:t>2</w:t>
      </w:r>
      <w:r w:rsidRPr="008B4260">
        <w:t>,</w:t>
      </w:r>
      <w:r>
        <w:t xml:space="preserve"> Hsiang-He Lee</w:t>
      </w:r>
      <w:r w:rsidRPr="00C26311">
        <w:rPr>
          <w:vertAlign w:val="superscript"/>
        </w:rPr>
        <w:t>1</w:t>
      </w:r>
      <w:r w:rsidRPr="00C26311">
        <w:t xml:space="preserve">, </w:t>
      </w:r>
      <w:r>
        <w:t>Chien Wang</w:t>
      </w:r>
      <w:r>
        <w:rPr>
          <w:vertAlign w:val="superscript"/>
        </w:rPr>
        <w:t>2,1</w:t>
      </w:r>
    </w:p>
    <w:p w14:paraId="59DBE0E0" w14:textId="77777777" w:rsidR="00B4015F" w:rsidRDefault="00B4015F" w:rsidP="000A1B66">
      <w:pPr>
        <w:pStyle w:val="Affiliation"/>
      </w:pPr>
      <w:r w:rsidRPr="000A1B66">
        <w:rPr>
          <w:vertAlign w:val="superscript"/>
        </w:rPr>
        <w:t>1</w:t>
      </w:r>
      <w:r w:rsidR="008B4260">
        <w:t>Center for Environmental Sensing and Modeling, Singapore-MIT Alliance for Research and Technology</w:t>
      </w:r>
      <w:r w:rsidR="000A1B66">
        <w:t xml:space="preserve">, </w:t>
      </w:r>
      <w:r w:rsidR="008B4260">
        <w:t>Singapore</w:t>
      </w:r>
    </w:p>
    <w:p w14:paraId="634ED7E0" w14:textId="77777777" w:rsidR="000A1B66" w:rsidRDefault="000A1B66" w:rsidP="00450DB9">
      <w:pPr>
        <w:pStyle w:val="Affiliation"/>
      </w:pPr>
      <w:r w:rsidRPr="000A1B66">
        <w:rPr>
          <w:vertAlign w:val="superscript"/>
        </w:rPr>
        <w:t>2</w:t>
      </w:r>
      <w:r w:rsidR="008B4260">
        <w:t>Center for Global Change Science</w:t>
      </w:r>
      <w:r>
        <w:t xml:space="preserve">, </w:t>
      </w:r>
      <w:r w:rsidR="008B4260">
        <w:t>Massachusetts Institute of Technology</w:t>
      </w:r>
      <w:r>
        <w:t xml:space="preserve">, </w:t>
      </w:r>
      <w:r w:rsidR="008B4260">
        <w:t>Cambridge, Massachusetts, USA</w:t>
      </w:r>
    </w:p>
    <w:p w14:paraId="783E9D94" w14:textId="411061AE" w:rsidR="008B4260" w:rsidRPr="001C023E" w:rsidRDefault="008B4260" w:rsidP="008B4260">
      <w:pPr>
        <w:pStyle w:val="Affiliation"/>
        <w:rPr>
          <w:lang w:val="en-US"/>
        </w:rPr>
      </w:pPr>
      <w:r>
        <w:rPr>
          <w:vertAlign w:val="superscript"/>
        </w:rPr>
        <w:t>3</w:t>
      </w:r>
      <w:r w:rsidRPr="008B4260">
        <w:rPr>
          <w:lang w:val="en-US"/>
        </w:rPr>
        <w:t>Department of Environmental Science</w:t>
      </w:r>
      <w:r>
        <w:rPr>
          <w:lang w:val="en-US"/>
        </w:rPr>
        <w:t>s, Emory University, Atlanta, Georgia, USA</w:t>
      </w:r>
      <w:r w:rsidRPr="008B4260">
        <w:rPr>
          <w:lang w:val="en-US"/>
        </w:rPr>
        <w:t xml:space="preserve"> </w:t>
      </w:r>
    </w:p>
    <w:p w14:paraId="15301DF2" w14:textId="387C0497" w:rsidR="000A1B66" w:rsidRDefault="000A1B66" w:rsidP="008E213F">
      <w:pPr>
        <w:pStyle w:val="Correspondence"/>
      </w:pPr>
      <w:r w:rsidRPr="000A1B66">
        <w:rPr>
          <w:i/>
        </w:rPr>
        <w:t>Correspondence to</w:t>
      </w:r>
      <w:r>
        <w:t xml:space="preserve">: </w:t>
      </w:r>
      <w:r w:rsidR="008B4260">
        <w:t>Benjamin S. Grandey</w:t>
      </w:r>
      <w:r>
        <w:t xml:space="preserve"> (</w:t>
      </w:r>
      <w:r w:rsidR="008B4260">
        <w:t>benjamin@smart.mit.edu</w:t>
      </w:r>
      <w:r>
        <w:t>)</w:t>
      </w:r>
    </w:p>
    <w:p w14:paraId="55CF6D92" w14:textId="77777777" w:rsidR="006A58C7" w:rsidRDefault="000A1B66" w:rsidP="00B4015F">
      <w:r w:rsidRPr="000A1B66">
        <w:rPr>
          <w:b/>
        </w:rPr>
        <w:t>Abstract.</w:t>
      </w:r>
      <w:r>
        <w:t xml:space="preserve"> </w:t>
      </w:r>
      <w:r w:rsidR="006A58C7" w:rsidRPr="006A58C7">
        <w:rPr>
          <w:highlight w:val="yellow"/>
        </w:rPr>
        <w:t>TODO</w:t>
      </w:r>
      <w:r w:rsidR="006A58C7">
        <w:t xml:space="preserve"> </w:t>
      </w:r>
    </w:p>
    <w:p w14:paraId="0C7185FC" w14:textId="615B5E32" w:rsidR="00C82F79" w:rsidRDefault="00C82F79" w:rsidP="00C82F79">
      <w:pPr>
        <w:pStyle w:val="Heading1"/>
      </w:pPr>
      <w:r>
        <w:t xml:space="preserve">1 </w:t>
      </w:r>
      <w:r w:rsidR="006A58C7">
        <w:t>Introduction</w:t>
      </w:r>
    </w:p>
    <w:p w14:paraId="31BE06A3" w14:textId="0667BF6E" w:rsidR="006A58C7" w:rsidRDefault="00511874" w:rsidP="00B4015F">
      <w:r>
        <w:rPr>
          <w:highlight w:val="yellow"/>
        </w:rPr>
        <w:t>TODO</w:t>
      </w:r>
    </w:p>
    <w:p w14:paraId="440DA92B" w14:textId="73F95C92" w:rsidR="006A58C7" w:rsidRDefault="006A58C7" w:rsidP="006A58C7">
      <w:pPr>
        <w:pStyle w:val="Heading1"/>
      </w:pPr>
      <w:r>
        <w:t>2 Method</w:t>
      </w:r>
    </w:p>
    <w:p w14:paraId="7B70FBD9" w14:textId="65F93D40" w:rsidR="00185A8A" w:rsidRDefault="00185A8A" w:rsidP="006A58C7">
      <w:pPr>
        <w:pStyle w:val="Heading2"/>
      </w:pPr>
      <w:r>
        <w:t>2.1 Modal aerosol modules (MAM3 and MAM7)</w:t>
      </w:r>
    </w:p>
    <w:p w14:paraId="37B07C5E" w14:textId="463791E9" w:rsidR="00FC6C30" w:rsidRDefault="00185A8A" w:rsidP="00FC6C30">
      <w:pPr>
        <w:rPr>
          <w:lang w:val="en-US"/>
        </w:rPr>
      </w:pPr>
      <w:r>
        <w:t>The Community Earth System Model version 1.2.2 (CESM 1.2.2) contains the Community Atmosphere Model version 5.3 (CAM5.3)</w:t>
      </w:r>
      <w:r w:rsidR="003C4CB5">
        <w:t xml:space="preserve">.  Within CAM5.3, the default aerosol </w:t>
      </w:r>
      <w:r>
        <w:t xml:space="preserve">model </w:t>
      </w:r>
      <w:r w:rsidR="003C4CB5">
        <w:t>is a modal aerosol modu</w:t>
      </w:r>
      <w:r>
        <w:t>l</w:t>
      </w:r>
      <w:r w:rsidR="003C4CB5">
        <w:t>e</w:t>
      </w:r>
      <w:r>
        <w:t xml:space="preserve"> wit</w:t>
      </w:r>
      <w:r w:rsidR="003C4CB5">
        <w:t xml:space="preserve">h three log-normal modes (MAM3) </w:t>
      </w:r>
      <w:r w:rsidR="003C4CB5">
        <w:fldChar w:fldCharType="begin" w:fldLock="1"/>
      </w:r>
      <w:r w:rsidR="003C4CB5">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3C4CB5">
        <w:fldChar w:fldCharType="separate"/>
      </w:r>
      <w:r w:rsidR="003C4CB5" w:rsidRPr="003C4CB5">
        <w:rPr>
          <w:noProof/>
        </w:rPr>
        <w:t>(Liu et al., 2012)</w:t>
      </w:r>
      <w:r w:rsidR="003C4CB5">
        <w:fldChar w:fldCharType="end"/>
      </w:r>
      <w:r w:rsidR="00FC6C30">
        <w:t>.  Optionally, a more detailed</w:t>
      </w:r>
      <w:r w:rsidR="003C4CB5">
        <w:t xml:space="preserve"> model aerosol module with seven log-normal modes (MAM7) </w:t>
      </w:r>
      <w:r w:rsidR="00FC6C30">
        <w:fldChar w:fldCharType="begin" w:fldLock="1"/>
      </w:r>
      <w:r w:rsidR="00FC6C30">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fldChar w:fldCharType="separate"/>
      </w:r>
      <w:r w:rsidR="00FC6C30" w:rsidRPr="003C4CB5">
        <w:rPr>
          <w:noProof/>
        </w:rPr>
        <w:t>(Liu et al., 2012)</w:t>
      </w:r>
      <w:r w:rsidR="00FC6C30">
        <w:fldChar w:fldCharType="end"/>
      </w:r>
      <w:r w:rsidR="00FC6C30">
        <w:t xml:space="preserve"> can be used instead of MAM3.  The seven modes included in MAM7 are Aitken, accumulation, </w:t>
      </w:r>
      <w:r w:rsidR="00FC6C30">
        <w:rPr>
          <w:lang w:val="en-US"/>
        </w:rPr>
        <w:t xml:space="preserve">primary carbon, fine soil dust, fine sea salt, </w:t>
      </w:r>
      <w:r w:rsidR="00FC6C30" w:rsidRPr="00FC6C30">
        <w:rPr>
          <w:lang w:val="en-US"/>
        </w:rPr>
        <w:t xml:space="preserve">coarse </w:t>
      </w:r>
      <w:r w:rsidR="00FC6C30">
        <w:rPr>
          <w:lang w:val="en-US"/>
        </w:rPr>
        <w:t xml:space="preserve">soil dust, and course sea salt.  Within each of these modes, MAM7 simulates the mass mixing ratios of internally-mixed sulphate, ammonium, primary organic carbon, secondary organic carbon, black carbon, soil dust, and sea salt </w:t>
      </w:r>
      <w:r w:rsidR="00FC6C30">
        <w:rPr>
          <w:lang w:val="en-US"/>
        </w:rPr>
        <w:fldChar w:fldCharType="begin" w:fldLock="1"/>
      </w:r>
      <w:r w:rsidR="00FC6C30">
        <w:rPr>
          <w:lang w:val="en-US"/>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rPr>
          <w:lang w:val="en-US"/>
        </w:rPr>
        <w:fldChar w:fldCharType="separate"/>
      </w:r>
      <w:r w:rsidR="00FC6C30" w:rsidRPr="00FC6C30">
        <w:rPr>
          <w:noProof/>
          <w:lang w:val="en-US"/>
        </w:rPr>
        <w:t>(Liu et al., 2012)</w:t>
      </w:r>
      <w:r w:rsidR="00FC6C30">
        <w:rPr>
          <w:lang w:val="en-US"/>
        </w:rPr>
        <w:fldChar w:fldCharType="end"/>
      </w:r>
      <w:r w:rsidR="00C17E59">
        <w:rPr>
          <w:lang w:val="en-US"/>
        </w:rPr>
        <w:t xml:space="preserve">.  In MAM3, three simplifications are made: first, the primary carbon mode is merged into the accumulation mode; second, the fine soil dust and fine sea salt modes are also merged into the accumulation mode; third, the coarse soil dust and course sea salt modes are merged with each other; and fourth, ammonium is implicitly included via sulphate and is no longer explicitly simulated.  As a result, MAM3 simulates just three modes: Aitken, accumulation, and coarse.  This reduces the computational expense.  More recently, a version containing four modes (MAM4) </w:t>
      </w:r>
      <w:r w:rsidR="00C17E59">
        <w:rPr>
          <w:lang w:val="en-US"/>
        </w:rPr>
        <w:fldChar w:fldCharType="begin" w:fldLock="1"/>
      </w:r>
      <w:r w:rsidR="00C17E59">
        <w:rPr>
          <w:lang w:val="en-US"/>
        </w:rPr>
        <w:instrText>ADDIN CSL_CITATION { "citationItems" : [ { "id" : "ITEM-1", "itemData" : { "DOI" : "10.5194/gmd-9-505-2016", "ISSN" : "1991-9603", "abstract" : "Atmospheric carbonaceous aerosols play an important role in the climate system by influencing the Earth's radiation budgets and modifying the cloud properties. Despite the importance, their representations in large-scale atmospheric models are still crude, which can influence model simulated burden, lifetime, physical, chemical and optical properties, and the climate forcing of carbonaceous aerosols. In this study, we improve the current three-mode version of the Modal Aerosol Module (MAM3) in the Community Atmosphere Model version 5 (CAM5) by introducing an additional primary carbon mode to explicitly account for the microphysical ageing of primary carbonaceous aerosols in the atmosphere. Compared to MAM3, the four-mode version of MAM (MAM4) significantly increases the column burdens of primary particulate organic matter (POM) and black carbon (BC) by up to 40 % in many remote regions, where in-cloud scavenging plays an important role in determining the aerosol concentrations. Differences in the column burdens for other types of aerosol (e.g., sulfate, secondary organic aerosols, mineral dust, sea salt) are less than 1 %. Evaluating the MAM4 simulation against in situ surface and aircraft observations, we find that MAM4 significantly improves the simulation of seasonal variation of near-surface BC concentrations in the polar regions, by increasing the BC concentrations in all seasons and particularly in cold seasons. However, it exacerbates the overestimation of modeled BC concentrations in the upper troposphere in the Pacific regions. The comparisons suggest that, to address the remaining model POM and BC biases, future improvements are required related to (1) in-cloud scavenging and vertical transport in convective clouds and (2) emissions of anthropogenic and biomass burning aerosols.", "author"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Tilmes", "given" : "S.", "non-dropping-particle" : "", "parse-names" : false, "suffix" : "" }, { "dropping-particle" : "", "family" : "Singh", "given" : "B.", "non-dropping-particle" : "", "parse-names" : false, "suffix" : "" }, { "dropping-particle" : "", "family" : "Easter", "given" : "R. C.", "non-dropping-particle" : "", "parse-names" : false, "suffix" : "" }, { "dropping-particle" : "", "family" : "Ghan", "given" : "S. J.", "non-dropping-particle" : "", "parse-names" : false, "suffix" : "" }, { "dropping-particle" : "", "family" : "Rasch", "given" : "P. J.", "non-dropping-particle" : "", "parse-names" : false, "suffix" : "" } ], "container-title" : "Geoscientific Model Development", "id" : "ITEM-1", "issue" : "2", "issued" : { "date-parts" : [ [ "2016", "2", "8" ] ] }, "page" : "505-522", "title" : "Description and evaluation of a new four-mode version of the Modal Aerosol Module (MAM4) within version 5.3 of the Community Atmosphere Model", "type" : "article-journal", "volume" : "9" }, "uris" : [ "http://www.mendeley.com/documents/?uuid=f8744199-eb51-4b95-b0bc-2255e32be276" ] } ], "mendeley" : { "formattedCitation" : "(Liu et al., 2016)", "plainTextFormattedCitation" : "(Liu et al., 2016)", "previouslyFormattedCitation" : "(Liu et al., 2016)" }, "properties" : { "noteIndex" : 1 }, "schema" : "https://github.com/citation-style-language/schema/raw/master/csl-citation.json" }</w:instrText>
      </w:r>
      <w:r w:rsidR="00C17E59">
        <w:rPr>
          <w:lang w:val="en-US"/>
        </w:rPr>
        <w:fldChar w:fldCharType="separate"/>
      </w:r>
      <w:r w:rsidR="00C17E59" w:rsidRPr="00C17E59">
        <w:rPr>
          <w:noProof/>
          <w:lang w:val="en-US"/>
        </w:rPr>
        <w:t>(Liu et al., 2016)</w:t>
      </w:r>
      <w:r w:rsidR="00C17E59">
        <w:rPr>
          <w:lang w:val="en-US"/>
        </w:rPr>
        <w:fldChar w:fldCharType="end"/>
      </w:r>
      <w:r w:rsidR="00C17E59">
        <w:rPr>
          <w:lang w:val="en-US"/>
        </w:rPr>
        <w:t>, has also been coupled to CAM5.3, but we do not consider MAM4 in this study.</w:t>
      </w:r>
    </w:p>
    <w:p w14:paraId="2975C726" w14:textId="2A089B00" w:rsidR="00185A8A" w:rsidRPr="00412844" w:rsidRDefault="006A4996" w:rsidP="00185A8A">
      <w:pPr>
        <w:rPr>
          <w:lang w:val="en-US"/>
        </w:rPr>
      </w:pPr>
      <w:r>
        <w:rPr>
          <w:lang w:val="en-US"/>
        </w:rPr>
        <w:t xml:space="preserve">The MAM aerosols interact with radiation, allowing aerosol direct and semi-direct effects to be represented.  </w:t>
      </w:r>
      <w:r w:rsidR="00412844">
        <w:rPr>
          <w:lang w:val="en-US"/>
        </w:rPr>
        <w:t xml:space="preserve">The aerosols can act as cloud condensation nuclei via the </w:t>
      </w:r>
      <w:r w:rsidR="00F77678">
        <w:rPr>
          <w:lang w:val="en-US"/>
        </w:rPr>
        <w:t xml:space="preserve">ARG </w:t>
      </w:r>
      <w:r w:rsidR="00412844">
        <w:rPr>
          <w:lang w:val="en-US"/>
        </w:rPr>
        <w:t xml:space="preserve">activation scheme </w:t>
      </w:r>
      <w:r w:rsidR="00412844">
        <w:rPr>
          <w:lang w:val="en-US"/>
        </w:rPr>
        <w:fldChar w:fldCharType="begin" w:fldLock="1"/>
      </w:r>
      <w:r w:rsidR="00412844">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412844">
        <w:rPr>
          <w:lang w:val="en-US"/>
        </w:rPr>
        <w:fldChar w:fldCharType="separate"/>
      </w:r>
      <w:r w:rsidR="00412844" w:rsidRPr="00412844">
        <w:rPr>
          <w:noProof/>
          <w:lang w:val="en-US"/>
        </w:rPr>
        <w:t>(Abdul-Razzak and Ghan, 2000)</w:t>
      </w:r>
      <w:r w:rsidR="00412844">
        <w:rPr>
          <w:lang w:val="en-US"/>
        </w:rPr>
        <w:fldChar w:fldCharType="end"/>
      </w:r>
      <w:r w:rsidR="00412844">
        <w:rPr>
          <w:lang w:val="en-US"/>
        </w:rPr>
        <w:t xml:space="preserve"> and can also act as ice nuclei.  Via such activation, t</w:t>
      </w:r>
      <w:r>
        <w:rPr>
          <w:lang w:val="en-US"/>
        </w:rPr>
        <w:t xml:space="preserve">he aerosols are coupled to the stratiform cloud microphysics </w:t>
      </w:r>
      <w:r>
        <w:rPr>
          <w:lang w:val="en-US"/>
        </w:rPr>
        <w:fldChar w:fldCharType="begin" w:fldLock="1"/>
      </w:r>
      <w:r>
        <w:rPr>
          <w:lang w:val="en-US"/>
        </w:rPr>
        <w:instrText>ADDIN CSL_CITATION { "citationItems" : [ { "id" : "ITEM-1", "itemData" : { "DOI" : "10.1175/2008JCLI2105.1", "ISSN" : "0894-8755", "author" : [ { "dropping-particle" : "", "family" : "Morrison", "given" : "Hugh", "non-dropping-particle" : "", "parse-names" : false, "suffix" : "" }, { "dropping-particle" : "", "family" : "Gettelman", "given" : "Andrew", "non-dropping-particle" : "", "parse-names" : false, "suffix" : "" } ], "container-title" : "Journal of Climate", "id" : "ITEM-1", "issue" : "15", "issued" : { "date-parts" : [ [ "2008", "8" ] ] }, "page" : "3642-3659", "title" : "A New Two-Moment Bulk Stratiform Cloud Microphysics Scheme in the Community Atmosphere Model, Version 3 (CAM3). Part I: Description and Numerical Tests", "type" : "article-journal", "volume" : "21" }, "uris" : [ "http://www.mendeley.com/documents/?uuid=478ef255-d256-4e65-84f8-64e23da5b5a3" ] }, { "id" : "ITEM-2", "itemData" : { "DOI" : "10.1029/2009JD013797", "ISSN" : "0148-0227", "author" : [ { "dropping-particle" : "", "family" : "Gettelman", "given" : "A.", "non-dropping-particle" : "", "parse-names" : false, "suffix" : "" }, { "dropping-particle" : "", "family" : "Liu", "given" : "X.", "non-dropping-particle" : "", "parse-names" : false, "suffix" : "" }, { "dropping-particle" : "", "family" : "Ghan", "given" : "S. J.", "non-dropping-particle" : "", "parse-names" : false, "suffix" : "" }, { "dropping-particle" : "", "family" : "Morrison", "given" : "H.", "non-dropping-particle" : "", "parse-names" : false, "suffix" : "" }, { "dropping-particle" : "", "family" : "Park", "given" : "S.", "non-dropping-particle" : "", "parse-names" : false, "suffix" : "" }, { "dropping-particle" : "", "family" : "Conley", "given" : "A. J.", "non-dropping-particle" : "", "parse-names" : false, "suffix" : "" }, { "dropping-particle" : "", "family" : "Klein", "given" : "S. A.", "non-dropping-particle" : "", "parse-names" : false, "suffix" : "" }, { "dropping-particle" : "", "family" : "Boyle", "given" : "J.", "non-dropping-particle" : "", "parse-names" : false, "suffix" : "" }, { "dropping-particle" : "", "family" : "Mitchell", "given" : "D. L.", "non-dropping-particle" : "", "parse-names" : false, "suffix" : "" }, { "dropping-particle" : "", "family" : "Li", "given" : "J.-L. F.", "non-dropping-particle" : "", "parse-names" : false, "suffix" : "" } ], "container-title" : "Journal of Geophysical Research", "id" : "ITEM-2", "issue" : "D18", "issued" : { "date-parts" : [ [ "2010", "9", "28" ] ] }, "page" : "D18216", "title" : "Global simulations of ice nucleation and ice supersaturation with an improved cloud scheme in the Community Atmosphere Model", "type" : "article-journal", "volume" : "115" }, "uris" : [ "http://www.mendeley.com/documents/?uuid=55678180-b47c-498a-bb55-36198fd31a1c" ] } ], "mendeley" : { "formattedCitation" : "(Gettelman et al., 2010; Morrison and Gettelman, 2008)", "plainTextFormattedCitation" : "(Gettelman et al., 2010; Morrison and Gettelman, 2008)", "previouslyFormattedCitation" : "(Gettelman et al., 2010; Morrison and Gettelman, 2008)" }, "properties" : { "noteIndex" : 1 }, "schema" : "https://github.com/citation-style-language/schema/raw/master/csl-citation.json" }</w:instrText>
      </w:r>
      <w:r>
        <w:rPr>
          <w:lang w:val="en-US"/>
        </w:rPr>
        <w:fldChar w:fldCharType="separate"/>
      </w:r>
      <w:r w:rsidRPr="006A4996">
        <w:rPr>
          <w:noProof/>
          <w:lang w:val="en-US"/>
        </w:rPr>
        <w:t xml:space="preserve">(Gettelman et al., 2010; Morrison </w:t>
      </w:r>
      <w:r w:rsidRPr="006A4996">
        <w:rPr>
          <w:noProof/>
          <w:lang w:val="en-US"/>
        </w:rPr>
        <w:lastRenderedPageBreak/>
        <w:t>and Gettelman, 2008)</w:t>
      </w:r>
      <w:r>
        <w:rPr>
          <w:lang w:val="en-US"/>
        </w:rPr>
        <w:fldChar w:fldCharType="end"/>
      </w:r>
      <w:r>
        <w:rPr>
          <w:lang w:val="en-US"/>
        </w:rPr>
        <w:t xml:space="preserve">, allowing aerosol indirect effects on stratiform clouds to be represented.  These indirect effects dominate the effective radiative forcing due to aerosols in CAM version 5.1 </w:t>
      </w:r>
      <w:r>
        <w:rPr>
          <w:lang w:val="en-US"/>
        </w:rPr>
        <w:fldChar w:fldCharType="begin" w:fldLock="1"/>
      </w:r>
      <w:r>
        <w:rPr>
          <w:lang w:val="en-US"/>
        </w:rPr>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2 }, "schema" : "https://github.com/citation-style-language/schema/raw/master/csl-citation.json" }</w:instrText>
      </w:r>
      <w:r>
        <w:rPr>
          <w:lang w:val="en-US"/>
        </w:rPr>
        <w:fldChar w:fldCharType="separate"/>
      </w:r>
      <w:r w:rsidRPr="006A4996">
        <w:rPr>
          <w:noProof/>
          <w:lang w:val="en-US"/>
        </w:rPr>
        <w:t>(Ghan et al., 2012)</w:t>
      </w:r>
      <w:r>
        <w:rPr>
          <w:lang w:val="en-US"/>
        </w:rPr>
        <w:fldChar w:fldCharType="end"/>
      </w:r>
      <w:r>
        <w:rPr>
          <w:lang w:val="en-US"/>
        </w:rPr>
        <w:t xml:space="preserve">.  In comparison to many other global climate models, this effective radiative forcing due to aerosols in CAM5.1 is relatively strong </w:t>
      </w:r>
      <w:r w:rsidR="00412844">
        <w:rPr>
          <w:lang w:val="en-US"/>
        </w:rPr>
        <w:fldChar w:fldCharType="begin" w:fldLock="1"/>
      </w:r>
      <w:r w:rsidR="00412844">
        <w:rPr>
          <w:lang w:val="en-US"/>
        </w:rPr>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2 }, "schema" : "https://github.com/citation-style-language/schema/raw/master/csl-citation.json" }</w:instrText>
      </w:r>
      <w:r w:rsidR="00412844">
        <w:rPr>
          <w:lang w:val="en-US"/>
        </w:rPr>
        <w:fldChar w:fldCharType="separate"/>
      </w:r>
      <w:r w:rsidR="00412844" w:rsidRPr="00412844">
        <w:rPr>
          <w:noProof/>
          <w:lang w:val="en-US"/>
        </w:rPr>
        <w:t>(Shindell et al., 2013)</w:t>
      </w:r>
      <w:r w:rsidR="00412844">
        <w:rPr>
          <w:lang w:val="en-US"/>
        </w:rPr>
        <w:fldChar w:fldCharType="end"/>
      </w:r>
      <w:r>
        <w:rPr>
          <w:lang w:val="en-US"/>
        </w:rPr>
        <w:t>.</w:t>
      </w:r>
    </w:p>
    <w:p w14:paraId="4A822E6A" w14:textId="55C14EFE" w:rsidR="006A58C7" w:rsidRDefault="00185A8A" w:rsidP="006A58C7">
      <w:pPr>
        <w:pStyle w:val="Heading2"/>
      </w:pPr>
      <w:r>
        <w:t>2.2</w:t>
      </w:r>
      <w:r w:rsidR="006A58C7">
        <w:t xml:space="preserve"> The </w:t>
      </w:r>
      <w:r w:rsidR="006A58C7" w:rsidRPr="006A58C7">
        <w:t>two-Moment, Multi-Modal, Mixing-state-resolving Aerosol model for Research of Climate</w:t>
      </w:r>
      <w:r w:rsidR="006A58C7">
        <w:t xml:space="preserve"> (MARC)</w:t>
      </w:r>
    </w:p>
    <w:p w14:paraId="1B7667A9" w14:textId="35DC1448" w:rsidR="0006782A" w:rsidRDefault="00511874" w:rsidP="006A58C7">
      <w:r>
        <w:t xml:space="preserve">The </w:t>
      </w:r>
      <w:r w:rsidRPr="00511874">
        <w:t>two-Moment, Multi-Modal, Mixing-state-resolving Aerosol model for Research of Climate</w:t>
      </w:r>
      <w:r>
        <w:t xml:space="preserve"> (MARC)</w:t>
      </w:r>
      <w:r w:rsidR="0006782A">
        <w:t xml:space="preserve">, which is based on the aerosol scheme by Wilson et al. </w:t>
      </w:r>
      <w:r w:rsidR="0006782A">
        <w:fldChar w:fldCharType="begin" w:fldLock="1"/>
      </w:r>
      <w:r w:rsidR="0006782A">
        <w:instrText>ADDIN CSL_CITATION { "citationItems" : [ { "id" : "ITEM-1", "itemData" : { "DOI" : "10.1029/2000JD000198", "ISBN" : "2169-897X", "ISSN" : "01480227", "abstract" : "A mixed aerosol dynamical model which simulates the growth of mixed aerosol populations of sulfate, black carbon, organic carbon, and sea salt is described, and results from the implementation of this model in the Tracer Model 2 (TM2) off-line chemical transport model are presented. We represent the aerosol size distribution by eight modes: nucleation mode sulfate, Aitken mode sulfate, accumulation mode sulfate, pure fossil fuel black carbon, a mixed mode of fossil fuel black carbon, organic carbon, and sulfate, pure biomass burning black carbon, a mixed mode of biomass burning black carbon, organic carbon, and sulfate, and a sea-salt mode. The model reproduces both observed zonal average marine aerosol number concentrations and observed sulfate mass/accumulation mode number concentration ratios from the North Atlantic but does less well at reproducing number concentrations at individual sites and consistently overpredicts nucleation and Aitken mode concentrations in the free troposphere. A comprehensive validation of the model is not possible with the available data, but qualitatively, it is consistent with current understanding. The model shows that the accumulation mode at the surface is dominated by the mixed modes over the fossil fuel and biomass source regions, the pure sulfate mode in peripheral continental and marine areas and sea salt in the southern oceans. A preindustrial study showed that there is not a consistent positive linear relationship between the anthropogenic increase in aerosol mass burden and the corresponding increase in aerosol number burden, and regionally there may be an inverse relationship.", "author" : [ { "dropping-particle" : "", "family" : "Wilson", "given" : "Julian", "non-dropping-particle" : "", "parse-names" : false, "suffix" : "" }, { "dropping-particle" : "", "family" : "Cuvelier", "given" : "Cornelis", "non-dropping-particle" : "", "parse-names" : false, "suffix" : "" }, { "dropping-particle" : "", "family" : "Raes", "given" : "Frank", "non-dropping-particle" : "", "parse-names" : false, "suffix" : "" } ], "container-title" : "Journal of Geophysical Research: Atmospheres", "id" : "ITEM-1", "issue" : "D24", "issued" : { "date-parts" : [ [ "2001", "12", "27" ] ] }, "page" : "34081-34108", "title" : "A modeling study of global mixed aerosol fields", "type" : "article-journal", "volume" : "106" }, "uris" : [ "http://www.mendeley.com/documents/?uuid=b757c0a1-7dde-4a9d-a64e-756bcf373bd3" ] } ], "mendeley" : { "formattedCitation" : "(Wilson et al., 2001)", "plainTextFormattedCitation" : "(Wilson et al., 2001)", "previouslyFormattedCitation" : "(Wilson et al., 2001)" }, "properties" : { "noteIndex" : 1 }, "schema" : "https://github.com/citation-style-language/schema/raw/master/csl-citation.json" }</w:instrText>
      </w:r>
      <w:r w:rsidR="0006782A">
        <w:fldChar w:fldCharType="separate"/>
      </w:r>
      <w:r w:rsidR="0006782A" w:rsidRPr="0066122B">
        <w:rPr>
          <w:noProof/>
        </w:rPr>
        <w:t>(Wilson et al., 2001)</w:t>
      </w:r>
      <w:r w:rsidR="0006782A">
        <w:fldChar w:fldCharType="end"/>
      </w:r>
      <w:r w:rsidR="0006782A">
        <w:t xml:space="preserve">, </w:t>
      </w:r>
      <w:r>
        <w:t xml:space="preserve">simulates the evolution of </w:t>
      </w:r>
      <w:r w:rsidR="0066122B">
        <w:t xml:space="preserve">mixtures of </w:t>
      </w:r>
      <w:r w:rsidR="0006782A">
        <w:t xml:space="preserve">aerosol species.  Previous versions of MARC have used both in cloud-resolving model simulations </w:t>
      </w:r>
      <w:r w:rsidR="0006782A">
        <w:rPr>
          <w:i/>
        </w:rPr>
        <w:fldChar w:fldCharType="begin" w:fldLock="1"/>
      </w:r>
      <w:r w:rsidR="0006782A">
        <w:rPr>
          <w:i/>
        </w:rPr>
        <w:instrText>ADDIN CSL_CITATION { "citationItems" : [ { "id" : "ITEM-1", "itemData" : { "DOI" : "10.5194/acp-4-773-2004", "ISBN" : "1680-7324", "ISSN" : "1680-7324", "abstract" : "The role of convection in introducing aerosols and promoting the formation of new particles to the upper troposphere has been examined using a cloud-resolving model coupled with an interactive explicit aerosol module. A baseline simulation suggests good agreement in the upper troposphere between modeled and observed results including concentrations of aerosols in different size ranges, mole fractions of key chemical species, and concentrations of ice particles. In addition, a set of 34 sensitivity simulations has been carried out to investigate the sensitivity of modeled results to the treatment of various aerosol physical and chemical processes in the model. The size distribution of aerosols is proved to be an important factor in determining the aerosols' fate within the convective cloud. Nucleation mode aerosols (here defined by 0less than or equal todless than or equal to5.84 nm) are quickly transferred to the larger modes as they grow through coagulation of aerosols and condensation of H2SO4. Accumulation mode aerosols (here defined by dgreater than or equal to31.0 nm) are almost completely removed by nucleation ( activation of cloud droplets) and impact scavenging. However, a substantial part (up to 10% of the boundary layer concentration) of the Aitken mode aerosol population (here defined by 5.84 nmless than or equal todless than or equal to31.0 nm) reaches the top of the cloud and the free troposphere. These particles may continually survive in the upper troposphere, or over time form ice crystals, both that could impact on the atmospheric radiative budget. The sensitivity simulations performed indicate that critical processes in the model causing a substantial change in the upper tropospheric number concentration of Aitken mode aerosols are coagulation of aerosols, condensation of H2SO4, nucleation scavenging, nucleation of aerosols and the transfer of aerosol mass and number between different aerosol bins. In particular, for aerosols in the Aitken mode to grow to CCN size, coagulation of aerosols appears to be more important than condensation of H2SO4. Less important processes are dry deposition, impact scavenging and the initial vertical distribution and concentration of aerosols. It is interesting to note that in order to sustain a vigorous storm cloud, the supply of CCN must be continuous over a considerably long time period of the simulation. Hence, the treatment of the growth of particles is in general much more important than the initial\u2026", "author" : [ { "dropping-particle" : "", "family" : "Ekman", "given" : "A. M. L.", "non-dropping-particle" : "", "parse-names" : false, "suffix" : "" }, { "dropping-particle" : "", "family" : "Wang", "given" : "C.", "non-dropping-particle" : "", "parse-names" : false, "suffix" : "" }, { "dropping-particle" : "", "family" : "Wilson", "given" : "J.", "non-dropping-particle" : "", "parse-names" : false, "suffix" : "" }, { "dropping-particle" : "", "family" : "Str\u00f6m", "given" : "J.", "non-dropping-particle" : "", "parse-names" : false, "suffix" : "" } ], "container-title" : "Atmospheric Chemistry and Physics", "id" : "ITEM-1", "issue" : "3", "issued" : { "date-parts" : [ [ "2004" ] ] }, "page" : "773-791", "title" : "Explicit simulations of aerosol physics in a cloud-resolving model: a sensitivity study based on an observed convective cloud", "type" : "article-journal", "volume" : "4" }, "uris" : [ "http://www.mendeley.com/documents/?uuid=353021ad-4442-4a6b-a5f7-951f5945163f" ] }, { "id" : "ITEM-2", "itemData" : { "DOI" : "10.1175/JAS3645.1", "ISBN" : "00224928", "ISSN" : "0022-4928", "PMID" : "8952564", "abstract" : "Abstract Large concentrations of small aerosols have been previously observed in the vicinity of anvils of convective clouds. A 3D cloud-resolving model (CRM) including an explicit size-resolving aerosol module has been used to examine the origin of these aerosols. Five different types of aerosols are considered: nucleation mode sulfate aerosols (here defined by 0 \u2264 d \u22645.84 nm), Aitken mode sulfate aerosols (here defined by 5.84 nm \u2264 d \u2264 31.0 nm), accumulation mode sulfate aerosols (here defined by d \u2265 31.0 nm), mixed aerosols, and black carbon aerosols. The model results suggest that approximately 10% of the initial boundary layer number concentration of Aitken mode aerosols and black carbon aerosols are present at the top of the convective cloud as the cloud reaches its decaying state. The simulated average number concentration of Aitken mode aerosols in the cloud anvil (\u223c1.6 \u00d7 104 cm\u22123) is in the same order of magnitude as observations. Thus, the model results strongly suggest that vertical convective ...", "author" : [ { "dropping-particle" : "", "family" : "Ekman", "given" : "Annica M. L.", "non-dropping-particle" : "", "parse-names" : false, "suffix" : "" }, { "dropping-particle" : "", "family" : "Wang", "given" : "Chien", "non-dropping-particle" : "", "parse-names" : false, "suffix" : "" }, { "dropping-particle" : "", "family" : "Str\u00f6m", "given" : "Johan", "non-dropping-particle" : "", "parse-names" : false, "suffix" : "" }, { "dropping-particle" : "", "family" : "Krejci", "given" : "Radovan", "non-dropping-particle" : "", "parse-names" : false, "suffix" : "" } ], "container-title" : "Journal of the Atmospheric Sciences", "id" : "ITEM-2", "issue" : "2", "issued" : { "date-parts" : [ [ "2006" ] ] }, "page" : "682-696", "title" : "Explicit Simulation of Aerosol Physics in a Cloud-Resolving Model: Aerosol Transport and Processing in the Free Troposphere", "type" : "article-journal", "volume" : "63" }, "uris" : [ "http://www.mendeley.com/documents/?uuid=68ec652f-c298-4f4a-9f4e-73786c2b6d8d" ] }, { "id" : "ITEM-3", "itemData" : { "DOI" : "10.1002/qj.108", "ISSN" : "00359009", "abstract" : "Within MAP, one of the scientific projects was devoted to \u2018Boundary Layers in Complex Terrain\u2019.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 "author" : [ { "dropping-particle" : "", "family" : "Ekman", "given" : "A. M. L.", "non-dropping-particle" : "", "parse-names" : false, "suffix" : "" }, { "dropping-particle" : "", "family" : "Engstr\u00f6m", "given" : "A.", "non-dropping-particle" : "", "parse-names" : false, "suffix" : "" }, { "dropping-particle" : "", "family" : "Wang", "given" : "C.", "non-dropping-particle" : "", "parse-names" : false, "suffix" : "" } ], "container-title" : "Quarterly Journal of the Royal Meteorological Society", "id" : "ITEM-3", "issue" : "October", "issued" : { "date-parts" : [ [ "2007" ] ] }, "page" : "937-948", "title" : "The effect of aerosol composition and concentration on the development and anvil properties of a continental deep convective cloud", "type" : "article-journal", "volume" : "133" }, "uris" : [ "http://www.mendeley.com/documents/?uuid=e2007843-d0e4-4976-8ffa-1034eeb30d2e" ] }, { "id" : "ITEM-4", "itemData" : { "DOI" : "10.1029/2004JD005720",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4", "issue" : "D21", "issued" : { "date-parts" : [ [ "2005" ] ] }, "page" : "D21211", "title" : "A modeling study of the response of tropical deep convection to the increase of cloud condensation nuclei concentration: 1. Dynamics and microphysics", "type" : "article-journal", "volume" : "110" }, "uris" : [ "http://www.mendeley.com/documents/?uuid=92aac3ec-534a-4f3e-bbd8-96b6e85482df" ] }, { "id" : "ITEM-5", "itemData" : { "DOI" : "10.1029/2005JD005829",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5", "issue" : "D22", "issued" : { "date-parts" : [ [ "2005" ] ] }, "page" : "D22204", "title" : "A modeling study of the response of tropical deep convection to the increase of cloud condensation nuclei concentration: 2. Radiation and tropospheric chemistry", "type" : "article-journal", "volume" : "110" }, "uris" : [ "http://www.mendeley.com/documents/?uuid=7318cfa1-f814-4012-9fcd-172772334ebb" ] }, { "id" : "ITEM-6", "itemData" : { "DOI" : "10.1029/2008GL035817", "ISSN" : "0094-8276", "abstract" : "High concentrations (up to 550 cm3 STP) of aerosols in the accumulation mode (&gt;0.12 mm) were observed by aircraft above 7.5 km altitude in the dynamically active regions of several deep convective clouds during the INDOEX campaign. Using a coupled 3-D aerosol-cloudresolving model, we find that significant evaporation of hydrometeors due to strong updrafts and exchange with ambient air occurs at the boundaries and within the cloud tower. Assuming that each evaporated hydrometeor release an aerosol, an increase in the aerosol concentration by up to 600 cm3 STP is found in the model at altitudes between 6 and 10 km. The evaporation and release of aerosols occur as the cloud develops, suggesting that deep convective clouds are important sources of mid-tropospheric aerosols during their active lifetime. This source may significantly impact the vertical distribution as well as long-range transport of aerosols in the free troposphere.", "author" : [ { "dropping-particle" : "", "family" : "Engstr\u00f6m", "given" : "Anders", "non-dropping-particle" : "", "parse-names" : false, "suffix" : "" }, { "dropping-particle" : "", "family" : "Ekman", "given" : "Annica M L", "non-dropping-particle" : "", "parse-names" : false, "suffix" : "" }, { "dropping-particle" : "", "family" : "Krejci", "given" : "Radovan", "non-dropping-particle" : "", "parse-names" : false, "suffix" : "" }, { "dropping-particle" : "", "family" : "Str\u00f6m", "given" : "Johan", "non-dropping-particle" : "", "parse-names" : false, "suffix" : "" }, { "dropping-particle" : "", "family" : "Reus", "given" : "Marian", "non-dropping-particle" : "de", "parse-names" : false, "suffix" : "" }, { "dropping-particle" : "", "family" : "Wang", "given" : "Chien", "non-dropping-particle" : "", "parse-names" : false, "suffix" : "" } ], "container-title" : "Geophysical Research Letters", "id" : "ITEM-6", "issue" : "23", "issued" : { "date-parts" : [ [ "2008", "12", "11" ] ] }, "page" : "L23813", "title" : "Observational and modelling evidence of tropical deep convective clouds as a source of mid-tropospheric accumulation mode aerosols", "type" : "article-journal", "volume" : "35" }, "uris" : [ "http://www.mendeley.com/documents/?uuid=0d1944d1-64a9-4af2-ac9d-1e94607fca4e" ] } ], "mendeley" : { "formattedCitation" : "(Ekman et al., 2004, 2006, 2007; Engstr\u00f6m et al., 2008; Wang, 2005a, 2005b)", "plainTextFormattedCitation" : "(Ekman et al., 2004, 2006, 2007; Engstr\u00f6m et al., 2008; Wang, 2005a, 2005b)", "previouslyFormattedCitation" : "(Ekman et al., 2004, 2006, 2007; Engstr\u00f6m et al., 2008; Wang, 2005a, 2005b)" }, "properties" : { "noteIndex" : 1 }, "schema" : "https://github.com/citation-style-language/schema/raw/master/csl-citation.json" }</w:instrText>
      </w:r>
      <w:r w:rsidR="0006782A">
        <w:rPr>
          <w:i/>
        </w:rPr>
        <w:fldChar w:fldCharType="separate"/>
      </w:r>
      <w:r w:rsidR="0006782A" w:rsidRPr="00F8072F">
        <w:rPr>
          <w:noProof/>
        </w:rPr>
        <w:t>(Ekman et al., 2004, 2006, 2007; Engström et al., 2008; Wang, 2005a, 2005b)</w:t>
      </w:r>
      <w:r w:rsidR="0006782A">
        <w:rPr>
          <w:i/>
        </w:rPr>
        <w:fldChar w:fldCharType="end"/>
      </w:r>
      <w:r w:rsidR="0006782A">
        <w:t xml:space="preserve"> and in global climate model simulations </w:t>
      </w:r>
      <w:r w:rsidR="0006782A">
        <w:fldChar w:fldCharType="begin" w:fldLock="1"/>
      </w:r>
      <w:r w:rsidR="0006782A">
        <w:instrText>ADDIN CSL_CITATION { "citationItems" : [ { "id" : "ITEM-1", "itemData" : { "DOI" : "10.1029/2007JD009756", "ISSN" : "0148-0227", "abstract" : "A multimode, two-moment aerosol model has been incorporated in the\\nNCAR CAM3\\n\\nto develop an interactive aerosol\u2013climate model and to study the impact\\nof anthropogenic\\n\\naerosols on the global climate system. Currently, seven aerosol modes,\\nnamely three for\\n\\nexternal sulfate and one each for external black carbon (BC), external\\norganic carbon\\n\\n(OC), sulfate/BC mixture (MBS; with BC core coated by sulfate shell),\\nand sulfate/OC\\n\\nmixture (MOS; a uniform mixture of OC and sulfate) are included in\\nthe model. Both mass\\n\\nand number concentrations of each aerosol mode, as well as the mass\\nof carbonaceous\\n\\nspecies in the mixed modes, are predicted by the model so that the\\nchemical, physical, and\\n\\nradiative processes of various aerosols can be formulated depending\\non aerosol\u2019s size,\\n\\nchemical composition, and mixing state. Comparisons of modeled surface\\nand vertical\\n\\naerosol concentrations, as well as the optical depth of aerosols with\\navailable observations\\n\\nand previous model estimates, are in general agreement. However, some\\ndiscrepancies\\n\\ndo exist, likely caused by the coarse model resolution or the constant\\nrates of\\n\\nanthropogenic emissions used to test the model. Comparing to the widely\\nused mass-only\\n\\nmethod with prescribed geometric size of particles (one-moment scheme),\\nthe use of\\n\\nprognostic size distributions of aerosols based on a two-moment scheme\\nin our model\\n\\nleads to a significant reduction in optical depth and thus the radiative\\nforcing at the top of\\n\\nthe atmosphere (TOA) of particularly external sulfate aerosols. The\\ninclusion of two types\\n\\nof mixed aerosols alters the mass partitioning of carbonaceous and\\nsulfate aerosol\\n\\nconstituents: about 35.5%, 48.5%, and 32.2% of BC, OC, and sulfate\\nmass, respectively,\\n\\nare found in the mixed aerosols. This also brings in competing effects\\nin aerosol radiative\\n\\nforcing including a reduction in atmospheric abundance of BC and OC\\ndue to the\\n\\nshorter lifetime of internal mixtures (cooling), a mass loss of external\\nsulfate to mixtures\\n\\n(warming), and an enhancement in atmospheric heating per BC mass due\\nto the stronger\\n\\nabsorption extinction of the MBS than external BC (warming). The combined\\nresult of\\n\\nincluding a prognostic size distribution and the mixed aerosols in\\nthe model is a much\\n\\nsmaller total negative TOA forcing (0.12 Wm2) of all carbonaceous\\nand sulfate aerosol\\n\\ncompounds compared to the cases using one-moment scheme e\u2026",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Rasch", "given" : "Phil J.", "non-dropping-particle" : "", "parse-names" : false, "suffix" : "" } ], "container-title" : "Journal of Geophysical Research", "id" : "ITEM-1", "issue" : "D16", "issued" : { "date-parts" : [ [ "2008", "8", "28" ] ] }, "page" : "D16309", "title" : "Distribution and direct radiative forcing of carbonaceous and sulfate aerosols in an interactive size-resolving aerosol\u2013climate model", "type" : "article-journal", "volume" : "113" }, "uris" : [ "http://www.mendeley.com/documents/?uuid=fd5bb5e8-d836-4b85-99e0-b22a0e10c9c5" ] }, { "id" : "ITEM-2", "itemData" : { "DOI" : "10.1002/2013JD020529", "ISSN" : "2169897X",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Lee", "given" : "Dong-In", "non-dropping-particle" : "", "parse-names" : false, "suffix" : "" } ], "container-title" : "Journal of Geophysical Research: Atmospheres", "id" : "ITEM-2", "issue" : "3", "issued" : { "date-parts" : [ [ "2014", "2", "16" ] ] }, "page" : "1172-1185", "title" : "The responses of cloudiness to the direct radiative effect of sulfate and carbonaceous aerosols", "type" : "article-journal", "volume" : "119" }, "uris" : [ "http://www.mendeley.com/documents/?uuid=9ea27585-13a4-4bed-9b71-26cb0b425d19" ] }, { "id" : "ITEM-3", "itemData" : { "DOI" : "10.1029/2011JD016777", "ISBN" : "2169-897X", "ISSN" : "01480227", "abstract" : "In this study, we compare modeled (MIT-CAM3) and observed (CARIBIC) sub-micrometer nucleation (N4\u201312, 4 \u2264 d \u2264 12 nm) and Aitken mode (N12, d &gt; 12 nm) particle number concentrations in the upper troposphere and lowermost stratosphere (UT/LMS). Modeled and observed global median N4\u201312 and N12 agree fairly well (within a factor of two) indicating that the relatively simplified binary H2SO4-H2O nucleation parameterization applied in the model produces reasonable results in the UT/LMS. However, a comparison of the spatiotemporal distribution of sub-micrometer particles displays a number of discrepancies between MIT-CAM3 and CARIBIC data: N4\u201312is underestimated by the model in the tropics and overestimated in the extra-topics. N12 is in general overestimated by the model, in particular in the tropics and during summer months. The modeled seasonal variability of N4\u201312 is in poor agreement with CARIBIC data whereas it agrees rather well for N12. Modeled particle frequency distributions are in general narrower than the observed ones. The model biases indicate an insufficient diffusive mixing in MIT-CAM3 and a too large vertical transport of carbonaceous aerosols. The overestimated transport is most likely caused by the constant supersaturation threshold applied in the model for the activation of particles into cloud droplets. The annually constant SO2 emissions in the model may also partly explain the poor representation of the N4\u201312seasonal cycle. Comparing the MIT-CAM3 with CARIBIC data, it is also clear that care has to be taken regarding the representativeness of the measurement data and the time frequency of the model output.", "author" : [ { "dropping-particle" : "", "family" : "Ekman", "given" : "Annica M. L.", "non-dropping-particle" : "", "parse-names" : false, "suffix" : "" }, { "dropping-particle" : "", "family" : "Hermann", "given" : "Markus", "non-dropping-particle" : "", "parse-names" : false, "suffix" : "" }, { "dropping-particle" : "", "family" : "Gro\u00df", "given" : "Peter", "non-dropping-particle" : "", "parse-names" : false, "suffix" : "" }, { "dropping-particle" : "", "family" : "Heintzenberg", "given" : "Jost", "non-dropping-particle" : "", "parse-names" : false, "suffix" : "" }, { "dropping-particle" : "", "family" : "Kim", "given" : "Dongchul", "non-dropping-particle" : "", "parse-names" : false, "suffix" : "" }, { "dropping-particle" : "", "family" : "Wang", "given" : "Chien", "non-dropping-particle" : "", "parse-names" : false, "suffix" : "" } ], "container-title" : "Journal of Geophysical Research: Atmospheres", "id" : "ITEM-3", "issue" : "D11", "issued" : { "date-parts" : [ [ "2012", "6", "16" ] ] }, "page" : "n/a-n/a", "title" : "Sub-micrometer aerosol particles in the upper troposphere/lowermost stratosphere as measured by CARIBIC and modeled using the MIT-CAM3 global climate model", "type" : "article-journal", "volume" : "117" }, "uris" : [ "http://www.mendeley.com/documents/?uuid=5e3896aa-65a4-46b5-98c2-96ecd32e5dac" ] } ], "mendeley" : { "formattedCitation" : "(Ekman et al., 2012; Kim et al., 2008, 2014)", "plainTextFormattedCitation" : "(Ekman et al., 2012; Kim et al., 2008, 2014)", "previouslyFormattedCitation" : "(Ekman et al., 2012; Kim et al., 2008, 2014)" }, "properties" : { "noteIndex" : 1 }, "schema" : "https://github.com/citation-style-language/schema/raw/master/csl-citation.json" }</w:instrText>
      </w:r>
      <w:r w:rsidR="0006782A">
        <w:fldChar w:fldCharType="separate"/>
      </w:r>
      <w:r w:rsidR="0006782A" w:rsidRPr="00AA2145">
        <w:rPr>
          <w:noProof/>
        </w:rPr>
        <w:t>(Ekman et al., 2012; Kim et al., 2008, 2014)</w:t>
      </w:r>
      <w:r w:rsidR="0006782A">
        <w:fldChar w:fldCharType="end"/>
      </w:r>
      <w:r w:rsidR="0006782A">
        <w:t>.</w:t>
      </w:r>
    </w:p>
    <w:p w14:paraId="68139B8B" w14:textId="786B2B8E" w:rsidR="0006782A" w:rsidRDefault="009E390C" w:rsidP="006A58C7">
      <w:r>
        <w:t xml:space="preserve">As documented by Rothenberg et al. </w:t>
      </w:r>
      <w:r>
        <w:fldChar w:fldCharType="begin" w:fldLock="1"/>
      </w:r>
      <w: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fldChar w:fldCharType="separate"/>
      </w:r>
      <w:r w:rsidRPr="009E390C">
        <w:rPr>
          <w:noProof/>
        </w:rPr>
        <w:t>(Rothenberg et al., 2017)</w:t>
      </w:r>
      <w:r>
        <w:fldChar w:fldCharType="end"/>
      </w:r>
      <w:r>
        <w:t xml:space="preserve">, </w:t>
      </w:r>
      <w:r w:rsidR="0006782A">
        <w:t xml:space="preserve">MARC has been coupled to the Community Atmosphere Model version 5.3 (CAM5.3) within the Community Earth System Model version 1.2.2 (CESM 1.2.2).  </w:t>
      </w:r>
      <w:r w:rsidR="00A06336">
        <w:t>In this configuration, MARC replaces the MAM3 aerosol model.</w:t>
      </w:r>
    </w:p>
    <w:p w14:paraId="7FBF8503" w14:textId="7A79DE4F" w:rsidR="00AA2145" w:rsidRDefault="00B563B5" w:rsidP="006A58C7">
      <w:r>
        <w:t>MARC</w:t>
      </w:r>
      <w:r w:rsidR="0006782A">
        <w:t xml:space="preserve"> </w:t>
      </w:r>
      <w:r>
        <w:t>tracks the</w:t>
      </w:r>
      <w:r w:rsidR="00511874">
        <w:t xml:space="preserve"> number concentrations and mass concentrations of </w:t>
      </w:r>
      <w:r>
        <w:t>different lognormal modes</w:t>
      </w:r>
      <w:r w:rsidR="00511874">
        <w:t>.  The externally-mixed modes include three pure sulphate modes (nucleation, Aitken, and accumulation), pure organic carbon (OC), and pure black carbon (BC).  The internally-mixed modes include mixed organic carbon plus sulphate (MOS) and mixed black carbon plus sulphate (MBS).  In MOS, it is assumed that the organic carbon and sulphate are mixed homogeneously within each particle.  In MBS, it is assumed that each particle contains</w:t>
      </w:r>
      <w:r w:rsidR="005C5095">
        <w:t xml:space="preserve"> a black carbon core surrounded by</w:t>
      </w:r>
      <w:r w:rsidR="00511874">
        <w:t xml:space="preserve"> a sulphate shell.</w:t>
      </w:r>
      <w:r w:rsidR="00482B18">
        <w:t xml:space="preserve">  Mineral dust and sea-salt are represented using sectional single-moment schemes, each with four size bins.</w:t>
      </w:r>
      <w:r w:rsidR="00302B19">
        <w:t xml:space="preserve">  Rothenberg et al. </w:t>
      </w:r>
      <w:r w:rsidR="00302B19">
        <w:fldChar w:fldCharType="begin" w:fldLock="1"/>
      </w:r>
      <w:r w:rsidR="00302B19">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302B19">
        <w:fldChar w:fldCharType="separate"/>
      </w:r>
      <w:r w:rsidR="00302B19" w:rsidRPr="009E390C">
        <w:rPr>
          <w:noProof/>
        </w:rPr>
        <w:t>(Rothenberg et al., 2017)</w:t>
      </w:r>
      <w:r w:rsidR="00302B19">
        <w:fldChar w:fldCharType="end"/>
      </w:r>
      <w:r w:rsidR="00302B19">
        <w:t xml:space="preserve"> contains further details.</w:t>
      </w:r>
    </w:p>
    <w:p w14:paraId="0FA5AD56" w14:textId="53CF5631" w:rsidR="00A06336" w:rsidRDefault="00302B19" w:rsidP="006A58C7">
      <w:pPr>
        <w:rPr>
          <w:lang w:val="en-US"/>
        </w:rPr>
      </w:pPr>
      <w:r>
        <w:t>In addition to interacting with radiation, t</w:t>
      </w:r>
      <w:r w:rsidR="00A06336">
        <w:t xml:space="preserve">he aerosols interact with </w:t>
      </w:r>
      <w:r w:rsidR="00185A8A">
        <w:t>the stratif</w:t>
      </w:r>
      <w:r>
        <w:t>orm cloud microphysics scheme using standard stratiform cloud microphysics scheme, as would be the case with the standard MAM3 configuration of CAM5.3.  Various aerosol activation schemes can be used with MARC</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t xml:space="preserve">, including versions of </w:t>
      </w:r>
      <w:r w:rsidR="003B4A1A">
        <w:t xml:space="preserve">a recently-developed polynomial chaos expansion scheme </w:t>
      </w:r>
      <w:r w:rsidR="003B4A1A">
        <w:fldChar w:fldCharType="begin" w:fldLock="1"/>
      </w:r>
      <w:r w:rsidR="003B4A1A">
        <w:instrText>ADDIN CSL_CITATION { "citationItems" : [ { "id" : "ITEM-1", "itemData" : { "DOI" : "10.1175/JAS-D-15-0223.1", "ISSN" : "0022-4928", "abstract" : "AbstractThe nucleation of cloud droplets from the ambient aerosol is a critical physical process which must be resolved for global models to faithfully predict aerosol-cloud interactions and aerosol indirect effects on climate. In order to better represent droplet nucleation from a complex, multi-modal and multi-component aerosol population within the context of a global model, a new metamodeling framework is applied to derive an efficient and accurate activation parameterization. The framework applies polynomial chaos expansion to a detailed parcel model in order to derive an emulator which maps thermodynamic and aerosol parameters to the supersaturation maximum achieved in an adiabatically ascending parcel and can be used to diagnose droplet number from a single lognormal aerosol mode. The emulator requires much less computational time to build, store, and evaluate than a high-dimensional lookup table. Compared to large sample sets from the detailed parcel model, the relative error in the predicted supe...", "author" : [ { "dropping-particle" : "", "family" : "Rothenberg", "given" : "Daniel", "non-dropping-particle" : "", "parse-names" : false, "suffix" : "" }, { "dropping-particle" : "", "family" : "Wang", "given" : "Chien", "non-dropping-particle" : "", "parse-names" : false, "suffix" : "" } ], "container-title" : "Journal of the Atmospheric Sciences", "id" : "ITEM-1", "issue" : "3", "issued" : { "date-parts" : [ [ "2016", "3" ] ] }, "page" : "1255-1272", "title" : "Metamodeling of Droplet Activation for Global Climate Models", "type" : "article-journal", "volume" : "73" }, "uris" : [ "http://www.mendeley.com/documents/?uuid=c3c72199-a3e8-41c2-a13d-0fa25b44efa5" ] }, { "id" : "ITEM-2", "itemData" : { "DOI" : "10.5194/gmd-10-1817-2017", "ISBN" : "1018172017", "ISSN" : "1991-9603", "abstract" : "We describe an emulator of a detailed cloud parcel model which has been trained to assess droplet nucleation from a complex, multimodal aerosol size distribution simulated by a global aerosol\u2013climate model. The emulator is constructed using a sensitivity analysis approach (polynomial chaos expansion) which reproduces the behavior of the targeted parcel model across the full range of aerosol properties and meteorology simulated by the parent climate model. An iterative technique using aerosol fields sampled from a global model is used to identify the critical aerosol size distribution parameters necessary for accurately predicting activation. Across the large parameter space used to train them, the emulators estimate cloud droplet number concentration (CDNC) with a mean relative error of 9.2 % for aerosol populations without giant cloud condensation nuclei (CCN) and 6.9 % when including them. Versus a parcel model driven by those same aerosol fields, the best-performing emulator has a mean relative error of 4.6 %, which is comparable with two commonly used activation schemes also evaluated here (which have mean relative errors of 2.9 and 6.7 %, respectively). We identify the potential for regional biases in modeled CDNC, particularly in oceanic regimes, where our best-performing emulator tends to overpredict by 7 %, whereas the reference activation schemes range in mean relative error from \u22123 to 7 %. The emulators which include the effects of giant CCN are more accurate in continental regimes (mean relative error of 0.3 %) but strongly overestimate CDNC in oceanic regimes by up to 22 %, particularly in the Southern Ocean. The biases in CDNC resulting from the subjective choice of activation scheme could potentially influence the magnitude of the indirect effect diagnosed from the model incorporating it.", "author" : [ { "dropping-particle" : "", "family" : "Rothenberg", "given" : "Daniel", "non-dropping-particle" : "", "parse-names" : false, "suffix" : "" }, { "dropping-particle" : "", "family" : "Wang", "given" : "Chien", "non-dropping-particle" : "", "parse-names" : false, "suffix" : "" } ], "container-title" : "Geoscientific Model Development", "id" : "ITEM-2", "issue" : "4", "issued" : { "date-parts" : [ [ "2017", "4", "27" ] ] }, "page" : "1817-1833", "title" : "An aerosol activation metamodel of v1.2.0 of the pyrcel cloud parcel model: development and offline assessment for use in an aerosol\u2013climate model", "type" : "article-journal", "volume" : "10" }, "uris" : [ "http://www.mendeley.com/documents/?uuid=bb3d1ca6-5fdd-4f06-abfc-4b0383051dc6" ] } ], "mendeley" : { "formattedCitation" : "(Rothenberg and Wang, 2016, 2017)", "plainTextFormattedCitation" : "(Rothenberg and Wang, 2016, 2017)", "previouslyFormattedCitation" : "(Rothenberg and Wang, 2016, 2017)" }, "properties" : { "noteIndex" : 2 }, "schema" : "https://github.com/citation-style-language/schema/raw/master/csl-citation.json" }</w:instrText>
      </w:r>
      <w:r w:rsidR="003B4A1A">
        <w:fldChar w:fldCharType="separate"/>
      </w:r>
      <w:r w:rsidR="003B4A1A" w:rsidRPr="003B4A1A">
        <w:rPr>
          <w:noProof/>
        </w:rPr>
        <w:t>(Rothenberg and Wang, 2016, 2017)</w:t>
      </w:r>
      <w:r w:rsidR="003B4A1A">
        <w:fldChar w:fldCharType="end"/>
      </w:r>
      <w:r w:rsidR="003B4A1A">
        <w:t xml:space="preserve">.  The choice of activation scheme can substantially influence the effective radiative forcing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rsidR="003B4A1A">
        <w:t xml:space="preserve">.  In order facilitate comparison between the MAM3 and MARC aerosol models, we have chosen to keep the activation scheme constant in this study – hence, as is the case for the MAM3 and MAM7 simulations, the </w:t>
      </w:r>
      <w:r w:rsidR="00F77678">
        <w:t xml:space="preserve">ARG activation scheme </w:t>
      </w:r>
      <w:r w:rsidR="003B4A1A">
        <w:rPr>
          <w:lang w:val="en-US"/>
        </w:rPr>
        <w:fldChar w:fldCharType="begin" w:fldLock="1"/>
      </w:r>
      <w:r w:rsidR="003B4A1A">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3B4A1A">
        <w:rPr>
          <w:lang w:val="en-US"/>
        </w:rPr>
        <w:fldChar w:fldCharType="separate"/>
      </w:r>
      <w:r w:rsidR="003B4A1A" w:rsidRPr="00412844">
        <w:rPr>
          <w:noProof/>
          <w:lang w:val="en-US"/>
        </w:rPr>
        <w:t>(Abdul-Razzak and Ghan, 2000)</w:t>
      </w:r>
      <w:r w:rsidR="003B4A1A">
        <w:rPr>
          <w:lang w:val="en-US"/>
        </w:rPr>
        <w:fldChar w:fldCharType="end"/>
      </w:r>
      <w:r w:rsidR="003B4A1A">
        <w:rPr>
          <w:lang w:val="en-US"/>
        </w:rPr>
        <w:t xml:space="preserve"> is also used for the MARC simulations.  We refer to this c</w:t>
      </w:r>
      <w:r w:rsidR="00F77678">
        <w:rPr>
          <w:lang w:val="en-US"/>
        </w:rPr>
        <w:t>onfiguration as “CAM5.3-MARC-ARG”.</w:t>
      </w:r>
    </w:p>
    <w:p w14:paraId="55BCB42B" w14:textId="44EA3B4A" w:rsidR="00AD1B2C" w:rsidRDefault="00AD1B2C" w:rsidP="00AD1B2C">
      <w:pPr>
        <w:pStyle w:val="Heading2"/>
      </w:pPr>
      <w:r>
        <w:t xml:space="preserve">2.3 </w:t>
      </w:r>
      <w:r w:rsidR="007D3CB8">
        <w:t>Computational performance</w:t>
      </w:r>
    </w:p>
    <w:p w14:paraId="45E049F8" w14:textId="20F9FA3A" w:rsidR="004414F8" w:rsidRDefault="00467C48" w:rsidP="00AD1B2C">
      <w:r>
        <w:t xml:space="preserve">In order to assess the computational performance of MARC, in comparison to MAM3 and MAM7, six timing simulations have been performed. </w:t>
      </w:r>
      <w:r w:rsidR="00032A55">
        <w:t xml:space="preserve"> The configuration of these simulations is described</w:t>
      </w:r>
      <w:r w:rsidR="00362BF5">
        <w:t xml:space="preserve"> in the caption of Table 1.</w:t>
      </w:r>
    </w:p>
    <w:p w14:paraId="76FD0E99" w14:textId="5AF2C37F" w:rsidR="004414F8" w:rsidRDefault="00467C48" w:rsidP="004414F8">
      <w:r>
        <w:t xml:space="preserve">Before looking at the results, it is worth noting that the default radiation diagnostics differ between MARC and MAM3/MAM7.  </w:t>
      </w:r>
      <w:r w:rsidR="004414F8">
        <w:t xml:space="preserve">As highlighted by Ghan </w:t>
      </w:r>
      <w:r w:rsidR="004414F8">
        <w:fldChar w:fldCharType="begin" w:fldLock="1"/>
      </w:r>
      <w:r w:rsidR="004414F8">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3 }, "schema" : "https://github.com/citation-style-language/schema/raw/master/csl-citation.json" }</w:instrText>
      </w:r>
      <w:r w:rsidR="004414F8">
        <w:fldChar w:fldCharType="separate"/>
      </w:r>
      <w:r w:rsidR="004414F8" w:rsidRPr="004414F8">
        <w:rPr>
          <w:noProof/>
        </w:rPr>
        <w:t>(Ghan, 2013)</w:t>
      </w:r>
      <w:r w:rsidR="004414F8">
        <w:fldChar w:fldCharType="end"/>
      </w:r>
      <w:r w:rsidR="004414F8">
        <w:t xml:space="preserve">, in order to calculate the direct radiative effect of aerosols, a second </w:t>
      </w:r>
      <w:r w:rsidR="004414F8">
        <w:lastRenderedPageBreak/>
        <w:t xml:space="preserve">radiation call is required in order to diagnose “clean-sky” fluxes – in this diagnostic clean-sky radiation call, interactions between aerosols and radiation are </w:t>
      </w:r>
      <w:r w:rsidR="00202A07">
        <w:t>switched</w:t>
      </w:r>
      <w:r w:rsidR="004414F8">
        <w:t xml:space="preserve"> off.  In MARC, these clean-sky fluxes are diagnosed by default.  However, in MAM3/MAM7, these clean-sky fluxes are not diagnosed by default, although simulations can be configured to include the necessary diagnostics.  The inclusion of the clean-sky diagnostics </w:t>
      </w:r>
      <w:r w:rsidR="00E00670">
        <w:t>increases computational expense.  Hence, i</w:t>
      </w:r>
      <w:r w:rsidR="004414F8">
        <w:t xml:space="preserve">n order to facilitate a fair comparison between MARC and MAM3/MAM7, we have performed two simulations for each aerosol model: one with clean-sky diagnostics </w:t>
      </w:r>
      <w:r w:rsidR="00202A07">
        <w:t xml:space="preserve">switched </w:t>
      </w:r>
      <w:r w:rsidR="004414F8">
        <w:t xml:space="preserve">on, and one with clean-sky diagnostics </w:t>
      </w:r>
      <w:r w:rsidR="00202A07">
        <w:t>switched</w:t>
      </w:r>
      <w:r w:rsidR="004414F8">
        <w:t xml:space="preserve"> off.</w:t>
      </w:r>
    </w:p>
    <w:p w14:paraId="3E0349DB" w14:textId="6719CEAB" w:rsidR="00AD1B2C" w:rsidRDefault="009213C3" w:rsidP="003F2576">
      <w:r>
        <w:t>The results from the</w:t>
      </w:r>
      <w:r w:rsidR="004414F8">
        <w:t xml:space="preserve"> ti</w:t>
      </w:r>
      <w:r w:rsidR="00E00670">
        <w:t xml:space="preserve">ming simulations are shown in Table </w:t>
      </w:r>
      <w:r w:rsidR="00091DE4">
        <w:t xml:space="preserve">1.  When clean-sky diagnostics are switched off, as would ordinarily be the case for long climate-scale simulations, MARC leads to only a 6% increase in computational cost compared to a standard configuration with MAM3.  MAM7 is considerably more expensive.  When clean-sky diagnostics are switched on, as is the case for the comparison simulations described below, </w:t>
      </w:r>
      <w:r w:rsidR="007D3CB8">
        <w:t>the computational cost of MARC is very similar to that of MAM3.</w:t>
      </w:r>
    </w:p>
    <w:p w14:paraId="229A25C3" w14:textId="2190422B" w:rsidR="006A58C7" w:rsidRDefault="00AD1B2C" w:rsidP="006A58C7">
      <w:pPr>
        <w:pStyle w:val="Heading2"/>
      </w:pPr>
      <w:r>
        <w:t>2.4</w:t>
      </w:r>
      <w:r w:rsidR="006A58C7">
        <w:t xml:space="preserve"> Comparison simulations</w:t>
      </w:r>
    </w:p>
    <w:p w14:paraId="006CD091" w14:textId="5B2E4871" w:rsidR="006A58C7" w:rsidRDefault="00C7480A" w:rsidP="00B4015F">
      <w:r>
        <w:t>In order compare results from MARC, MAM3, and MAM7, five simulations are performed:</w:t>
      </w:r>
    </w:p>
    <w:p w14:paraId="66584739" w14:textId="463C2F7B" w:rsidR="00C7480A" w:rsidRDefault="00C7480A" w:rsidP="00C7480A">
      <w:pPr>
        <w:pStyle w:val="ListParagraph"/>
        <w:numPr>
          <w:ilvl w:val="0"/>
          <w:numId w:val="4"/>
        </w:numPr>
      </w:pPr>
      <w:r>
        <w:t xml:space="preserve">“MAM3_2000”, which uses MAM3 with year-2000 aerosol (and </w:t>
      </w:r>
      <w:r w:rsidR="00112937">
        <w:t xml:space="preserve">aerosol </w:t>
      </w:r>
      <w:r>
        <w:t>precursor) emissions;</w:t>
      </w:r>
    </w:p>
    <w:p w14:paraId="026539A0" w14:textId="69E6BD3D" w:rsidR="00C7480A" w:rsidRDefault="00C7480A" w:rsidP="00C7480A">
      <w:pPr>
        <w:pStyle w:val="ListParagraph"/>
        <w:numPr>
          <w:ilvl w:val="0"/>
          <w:numId w:val="4"/>
        </w:numPr>
      </w:pPr>
      <w:r>
        <w:t>“MAM7_2000”, which uses MAM7 with year-2000 aerosol emissions;</w:t>
      </w:r>
    </w:p>
    <w:p w14:paraId="0C2105C3" w14:textId="2D0AE80C" w:rsidR="00C7480A" w:rsidRDefault="00C7480A" w:rsidP="00C7480A">
      <w:pPr>
        <w:pStyle w:val="ListParagraph"/>
        <w:numPr>
          <w:ilvl w:val="0"/>
          <w:numId w:val="4"/>
        </w:numPr>
      </w:pPr>
      <w:r>
        <w:t>“MARC_2000”, which uses MARC with year-2000 aerosol emissions;</w:t>
      </w:r>
    </w:p>
    <w:p w14:paraId="3A24B39A" w14:textId="2BEA09B8" w:rsidR="00C7480A" w:rsidRDefault="00C7480A" w:rsidP="00C7480A">
      <w:pPr>
        <w:pStyle w:val="ListParagraph"/>
        <w:numPr>
          <w:ilvl w:val="0"/>
          <w:numId w:val="4"/>
        </w:numPr>
      </w:pPr>
      <w:r>
        <w:t>“MAM3_1850”, which uses MAM3 with year-1850 aerosol emissions;</w:t>
      </w:r>
    </w:p>
    <w:p w14:paraId="0A564D8E" w14:textId="43E3ABDA" w:rsidR="00C7480A" w:rsidRDefault="00FC0E2D" w:rsidP="00C7480A">
      <w:pPr>
        <w:pStyle w:val="ListParagraph"/>
        <w:numPr>
          <w:ilvl w:val="0"/>
          <w:numId w:val="4"/>
        </w:numPr>
      </w:pPr>
      <w:r>
        <w:t>“MARC_1850</w:t>
      </w:r>
      <w:r w:rsidR="00C7480A">
        <w:t>”, which uses MARC with year-1850 aerosol emissions.</w:t>
      </w:r>
    </w:p>
    <w:p w14:paraId="22E6F76B" w14:textId="77777777" w:rsidR="00865280" w:rsidRDefault="00C7480A" w:rsidP="00C7480A">
      <w:pPr>
        <w:rPr>
          <w:lang w:val="en-SG"/>
        </w:rPr>
      </w:pPr>
      <w:r w:rsidRPr="00C7480A">
        <w:rPr>
          <w:lang w:val="en-SG"/>
        </w:rPr>
        <w:t xml:space="preserve">The </w:t>
      </w:r>
      <w:r>
        <w:rPr>
          <w:lang w:val="en-SG"/>
        </w:rPr>
        <w:t>three</w:t>
      </w:r>
      <w:r w:rsidRPr="00C7480A">
        <w:rPr>
          <w:lang w:val="en-SG"/>
        </w:rPr>
        <w:t xml:space="preserve"> simulations </w:t>
      </w:r>
      <w:r>
        <w:rPr>
          <w:lang w:val="en-SG"/>
        </w:rPr>
        <w:t xml:space="preserve">using year-2000 emissions </w:t>
      </w:r>
      <w:r w:rsidRPr="00C7480A">
        <w:rPr>
          <w:lang w:val="en-SG"/>
        </w:rPr>
        <w:t>facilitate comparison of aerosol fields</w:t>
      </w:r>
      <w:r>
        <w:rPr>
          <w:lang w:val="en-SG"/>
        </w:rPr>
        <w:t xml:space="preserve"> and cloud fields.</w:t>
      </w:r>
      <w:r w:rsidR="00FC0E2D">
        <w:rPr>
          <w:lang w:val="en-SG"/>
        </w:rPr>
        <w:t xml:space="preserve">  The two simulations using year-1850 emissions further facilitate analysis of the radiative effects produced by MAM3 and MARC.</w:t>
      </w:r>
    </w:p>
    <w:p w14:paraId="7C584A93" w14:textId="353EED1D" w:rsidR="00C7480A" w:rsidRDefault="00507202" w:rsidP="00C7480A">
      <w:pPr>
        <w:rPr>
          <w:lang w:val="en-SG"/>
        </w:rPr>
      </w:pPr>
      <w:r>
        <w:rPr>
          <w:lang w:val="en-SG"/>
        </w:rPr>
        <w:t xml:space="preserve">The </w:t>
      </w:r>
      <w:r w:rsidR="00865280">
        <w:rPr>
          <w:lang w:val="en-SG"/>
        </w:rPr>
        <w:t>emis</w:t>
      </w:r>
      <w:r>
        <w:rPr>
          <w:lang w:val="en-SG"/>
        </w:rPr>
        <w:t xml:space="preserve">sions follow the default MAM3/MAM7 emissions files, </w:t>
      </w:r>
      <w:r w:rsidR="00865280">
        <w:rPr>
          <w:lang w:val="en-SG"/>
        </w:rPr>
        <w:t xml:space="preserve">described in the Supplement of Liu et al. </w:t>
      </w:r>
      <w:r w:rsidR="00865280">
        <w:rPr>
          <w:lang w:val="en-SG"/>
        </w:rPr>
        <w:fldChar w:fldCharType="begin" w:fldLock="1"/>
      </w:r>
      <w:r w:rsidR="00865280">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65280">
        <w:rPr>
          <w:lang w:val="en-SG"/>
        </w:rPr>
        <w:fldChar w:fldCharType="separate"/>
      </w:r>
      <w:r w:rsidR="00865280" w:rsidRPr="00865280">
        <w:rPr>
          <w:noProof/>
          <w:lang w:val="en-SG"/>
        </w:rPr>
        <w:t>(Liu et al., 2012)</w:t>
      </w:r>
      <w:r w:rsidR="00865280">
        <w:rPr>
          <w:lang w:val="en-SG"/>
        </w:rPr>
        <w:fldChar w:fldCharType="end"/>
      </w:r>
      <w:r>
        <w:rPr>
          <w:lang w:val="en-SG"/>
        </w:rPr>
        <w:t xml:space="preserve"> and based on </w:t>
      </w:r>
      <w:r>
        <w:rPr>
          <w:lang w:val="en-SG"/>
        </w:rPr>
        <w:fldChar w:fldCharType="begin" w:fldLock="1"/>
      </w:r>
      <w:r>
        <w:rPr>
          <w:lang w:val="en-SG"/>
        </w:rPr>
        <w:instrText>ADDIN CSL_CITATION { "citationItems" : [ { "id" : "ITEM-1", "itemData" : { "DOI" : "10.5194/acp-10-7017-2010", "ISSN" : "1680-7324", "abstract" : "We present and discuss a new dataset of gridded emissions covering the historical period (1850-2000) in decadal increments at a horizontal resolution of 0.5 degrees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ype" : "article-journal", "volume" : "10" }, "uris" : [ "http://www.mendeley.com/documents/?uuid=fd5c5c0b-c691-45a2-a222-b1e39bfba595" ] } ], "mendeley" : { "formattedCitation" : "(Lamarque et al., 2010)", "plainTextFormattedCitation" : "(Lamarque et al., 2010)", "previouslyFormattedCitation" : "(Lamarque et al., 2010)" }, "properties" : { "noteIndex" : 3 }, "schema" : "https://github.com/citation-style-language/schema/raw/master/csl-citation.json" }</w:instrText>
      </w:r>
      <w:r>
        <w:rPr>
          <w:lang w:val="en-SG"/>
        </w:rPr>
        <w:fldChar w:fldCharType="separate"/>
      </w:r>
      <w:r w:rsidRPr="00507202">
        <w:rPr>
          <w:noProof/>
          <w:lang w:val="en-SG"/>
        </w:rPr>
        <w:t>(Lamarque et al., 2010)</w:t>
      </w:r>
      <w:r>
        <w:rPr>
          <w:lang w:val="en-SG"/>
        </w:rPr>
        <w:fldChar w:fldCharType="end"/>
      </w:r>
      <w:r w:rsidR="00353055">
        <w:rPr>
          <w:lang w:val="en-SG"/>
        </w:rPr>
        <w:t>.  2.5% of the sulphur</w:t>
      </w:r>
      <w:r>
        <w:rPr>
          <w:lang w:val="en-SG"/>
        </w:rPr>
        <w:t xml:space="preserve"> dioxide is emitted as sulphate.  For the MAM3/MAM7 simula</w:t>
      </w:r>
      <w:r w:rsidR="00353055">
        <w:rPr>
          <w:lang w:val="en-SG"/>
        </w:rPr>
        <w:t xml:space="preserve">tions, the </w:t>
      </w:r>
      <w:r w:rsidR="00112937">
        <w:rPr>
          <w:lang w:val="en-SG"/>
        </w:rPr>
        <w:t xml:space="preserve">aerosol </w:t>
      </w:r>
      <w:r w:rsidR="00353055">
        <w:rPr>
          <w:lang w:val="en-SG"/>
        </w:rPr>
        <w:t>emissions from some sources follow a vertical profile</w:t>
      </w:r>
      <w:r w:rsidR="00112937">
        <w:rPr>
          <w:lang w:val="en-SG"/>
        </w:rPr>
        <w:t xml:space="preserve"> </w:t>
      </w:r>
      <w:r w:rsidR="008340A2">
        <w:rPr>
          <w:lang w:val="en-SG"/>
        </w:rPr>
        <w:fldChar w:fldCharType="begin" w:fldLock="1"/>
      </w:r>
      <w:r w:rsidR="008340A2">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340A2">
        <w:rPr>
          <w:lang w:val="en-SG"/>
        </w:rPr>
        <w:fldChar w:fldCharType="separate"/>
      </w:r>
      <w:r w:rsidR="008340A2" w:rsidRPr="008340A2">
        <w:rPr>
          <w:noProof/>
          <w:lang w:val="en-SG"/>
        </w:rPr>
        <w:t>(Liu et al., 2012)</w:t>
      </w:r>
      <w:r w:rsidR="008340A2">
        <w:rPr>
          <w:lang w:val="en-SG"/>
        </w:rPr>
        <w:fldChar w:fldCharType="end"/>
      </w:r>
      <w:r w:rsidR="00353055">
        <w:rPr>
          <w:lang w:val="en-SG"/>
        </w:rPr>
        <w:t>.  For the MARC simulations, sulphur emissions follow the same vertical</w:t>
      </w:r>
      <w:r w:rsidR="00112937">
        <w:rPr>
          <w:lang w:val="en-SG"/>
        </w:rPr>
        <w:t xml:space="preserve"> profile; but </w:t>
      </w:r>
      <w:r w:rsidR="00353055">
        <w:rPr>
          <w:lang w:val="en-SG"/>
        </w:rPr>
        <w:t>all OC, BC and volatile organic compounds are emitted at the surface.  Mineral dust and sea-salt emissions are not prescribed, being calculated “online”.</w:t>
      </w:r>
    </w:p>
    <w:p w14:paraId="3692DF39" w14:textId="65BFAB35" w:rsidR="00900B91" w:rsidRPr="00900B91" w:rsidRDefault="00865280" w:rsidP="00900B91">
      <w:pPr>
        <w:rPr>
          <w:lang w:val="en-SG"/>
        </w:rPr>
      </w:pPr>
      <w:r>
        <w:rPr>
          <w:lang w:val="en-SG"/>
        </w:rPr>
        <w:t xml:space="preserve">CESM 1.2.2, with CAM5.3, is used.  </w:t>
      </w:r>
      <w:r w:rsidR="00900B91" w:rsidRPr="00900B91">
        <w:rPr>
          <w:lang w:val="en-SG"/>
        </w:rPr>
        <w:t>Greenhouse gas concentrations and sea-sur</w:t>
      </w:r>
      <w:r w:rsidR="00900B91">
        <w:rPr>
          <w:lang w:val="en-SG"/>
        </w:rPr>
        <w:t>face temperatures (SSTs) are</w:t>
      </w:r>
      <w:r w:rsidR="00900B91" w:rsidRPr="00900B91">
        <w:rPr>
          <w:lang w:val="en-SG"/>
        </w:rPr>
        <w:t xml:space="preserve"> prescribed using </w:t>
      </w:r>
      <w:r w:rsidR="00900B91" w:rsidRPr="00900B91">
        <w:rPr>
          <w:bCs/>
          <w:lang w:val="en-SG"/>
        </w:rPr>
        <w:t>year-2000 climatological values</w:t>
      </w:r>
      <w:r w:rsidR="00900B91" w:rsidRPr="00900B91">
        <w:rPr>
          <w:lang w:val="en-SG"/>
        </w:rPr>
        <w:t>, based on the </w:t>
      </w:r>
      <w:r w:rsidR="00900B91">
        <w:rPr>
          <w:lang w:val="en-SG"/>
        </w:rPr>
        <w:t>“</w:t>
      </w:r>
      <w:r w:rsidR="00900B91" w:rsidRPr="00900B91">
        <w:rPr>
          <w:lang w:val="en-SG"/>
        </w:rPr>
        <w:t>F_2000_CAM5</w:t>
      </w:r>
      <w:r w:rsidR="00900B91">
        <w:rPr>
          <w:lang w:val="en-SG"/>
        </w:rPr>
        <w:t>” </w:t>
      </w:r>
      <w:r w:rsidR="00900B91" w:rsidRPr="00900B91">
        <w:rPr>
          <w:lang w:val="en-SG"/>
        </w:rPr>
        <w:t>component set.</w:t>
      </w:r>
      <w:r w:rsidR="00900B91">
        <w:rPr>
          <w:lang w:val="en-SG"/>
        </w:rPr>
        <w:t xml:space="preserve">  The CAM5.3 atmosphere is run at a horizontal resolution of 1.9°×2.5° with 30 levels in the vertical.  Clean-sky radiation diagnostics are included, facilitating diagnosis of th</w:t>
      </w:r>
      <w:r w:rsidR="00B01F4A">
        <w:rPr>
          <w:lang w:val="en-SG"/>
        </w:rPr>
        <w:t xml:space="preserve">e direct radiative effect.  The </w:t>
      </w:r>
      <w:r w:rsidR="00B01F4A" w:rsidRPr="00B01F4A">
        <w:rPr>
          <w:lang w:val="en-SG"/>
        </w:rPr>
        <w:t xml:space="preserve">Cloud Feedback Model Intercomparison Project (CFMIP) </w:t>
      </w:r>
      <w:r w:rsidR="00B01F4A">
        <w:rPr>
          <w:lang w:val="en-SG"/>
        </w:rPr>
        <w:t xml:space="preserve">Observational Simulator Package (COSP) </w:t>
      </w:r>
      <w:r w:rsidR="00B01F4A">
        <w:rPr>
          <w:lang w:val="en-SG"/>
        </w:rPr>
        <w:fldChar w:fldCharType="begin" w:fldLock="1"/>
      </w:r>
      <w:r w:rsidR="00B01F4A">
        <w:rPr>
          <w:lang w:val="en-SG"/>
        </w:rPr>
        <w:instrText>ADDIN CSL_CITATION { "citationItems" : [ { "id" : "ITEM-1", "itemData" : { "DOI" : "10.1175/2011BAMS2856.1", "ISBN" : "0003-0007", "ISSN" : "0003-0007", "abstract" : "By simulating the observations of multiple satellite instruments, COSP enables quantitative evaluation of clouds, humidity, and precipitation processes in diverse numerical models.", "author" : [ { "dropping-particle" : "", "family" : "Bodas-Salcedo", "given" : "A.", "non-dropping-particle" : "", "parse-names" : false, "suffix" : "" }, { "dropping-particle" : "", "family" : "Webb", "given" : "M. J.", "non-dropping-particle" : "", "parse-names" : false, "suffix" : "" }, { "dropping-particle" : "", "family" : "Bony", "given" : "S.", "non-dropping-particle" : "", "parse-names" : false, "suffix" : "" }, { "dropping-particle" : "", "family" : "Chepfer", "given" : "H.", "non-dropping-particle" : "", "parse-names" : false, "suffix" : "" }, { "dropping-particle" : "", "family" : "Dufresne", "given" : "J.-L.", "non-dropping-particle" : "", "parse-names" : false, "suffix" : "" }, { "dropping-particle" : "", "family" : "Klein", "given" : "S. A.", "non-dropping-particle" : "", "parse-names" : false, "suffix" : "" }, { "dropping-particle" : "", "family" : "Zhang", "given" : "Y.", "non-dropping-particle" : "", "parse-names" : false, "suffix" : "" }, { "dropping-particle" : "", "family" : "Marchand", "given" : "R.", "non-dropping-particle" : "", "parse-names" : false, "suffix" : "" }, { "dropping-particle" : "", "family" : "Haynes", "given" : "J. M.", "non-dropping-particle" : "", "parse-names" : false, "suffix" : "" }, { "dropping-particle" : "", "family" : "Pincus", "given" : "R.", "non-dropping-particle" : "", "parse-names" : false, "suffix" : "" }, { "dropping-particle" : "", "family" : "John", "given" : "V. O.", "non-dropping-particle" : "", "parse-names" : false, "suffix" : "" } ], "container-title" : "Bulletin of the American Meteorological Society", "id" : "ITEM-1", "issue" : "8", "issued" : { "date-parts" : [ [ "2011", "8" ] ] }, "page" : "1023-1043", "title" : "COSP: Satellite simulation software for model assessment", "type" : "article-journal", "volume" : "92" }, "uris" : [ "http://www.mendeley.com/documents/?uuid=07848006-acf1-438e-98ac-599aeb8060b2" ] } ], "mendeley" : { "formattedCitation" : "(Bodas-Salcedo et al., 2011)", "plainTextFormattedCitation" : "(Bodas-Salcedo et al., 2011)", "previouslyFormattedCitation" : "(Bodas-Salcedo et al., 2011)" }, "properties" : { "noteIndex" : 3 }, "schema" : "https://github.com/citation-style-language/schema/raw/master/csl-citation.json" }</w:instrText>
      </w:r>
      <w:r w:rsidR="00B01F4A">
        <w:rPr>
          <w:lang w:val="en-SG"/>
        </w:rPr>
        <w:fldChar w:fldCharType="separate"/>
      </w:r>
      <w:r w:rsidR="00B01F4A" w:rsidRPr="00B01F4A">
        <w:rPr>
          <w:noProof/>
          <w:lang w:val="en-SG"/>
        </w:rPr>
        <w:t>(Bodas-Salcedo et al., 2011)</w:t>
      </w:r>
      <w:r w:rsidR="00B01F4A">
        <w:rPr>
          <w:lang w:val="en-SG"/>
        </w:rPr>
        <w:fldChar w:fldCharType="end"/>
      </w:r>
      <w:r w:rsidR="00B01F4A">
        <w:rPr>
          <w:lang w:val="en-SG"/>
        </w:rPr>
        <w:t xml:space="preserve"> is switched on, although the COSP diagnostics are not analysed in this manuscript.  </w:t>
      </w:r>
      <w:r w:rsidR="00B01F4A" w:rsidRPr="00B01F4A">
        <w:rPr>
          <w:lang w:val="en-SG"/>
        </w:rPr>
        <w:t xml:space="preserve">Each simulation </w:t>
      </w:r>
      <w:r w:rsidR="00B01F4A">
        <w:rPr>
          <w:lang w:val="en-SG"/>
        </w:rPr>
        <w:t xml:space="preserve">is </w:t>
      </w:r>
      <w:r w:rsidR="00B01F4A" w:rsidRPr="00B01F4A">
        <w:rPr>
          <w:lang w:val="en-SG"/>
        </w:rPr>
        <w:t xml:space="preserve"> run for </w:t>
      </w:r>
      <w:r w:rsidR="00B01F4A" w:rsidRPr="00B01F4A">
        <w:rPr>
          <w:bCs/>
          <w:lang w:val="en-SG"/>
        </w:rPr>
        <w:t>32 years</w:t>
      </w:r>
      <w:r w:rsidR="00B01F4A" w:rsidRPr="00B01F4A">
        <w:rPr>
          <w:lang w:val="en-SG"/>
        </w:rPr>
        <w:t xml:space="preserve">, and the first </w:t>
      </w:r>
      <w:r w:rsidR="00B01F4A">
        <w:rPr>
          <w:lang w:val="en-SG"/>
        </w:rPr>
        <w:t>one year and eleven months are</w:t>
      </w:r>
      <w:r w:rsidR="00B01F4A" w:rsidRPr="00B01F4A">
        <w:rPr>
          <w:lang w:val="en-SG"/>
        </w:rPr>
        <w:t xml:space="preserve"> excluded as spin-up</w:t>
      </w:r>
      <w:r w:rsidR="00926B24">
        <w:rPr>
          <w:lang w:val="en-SG"/>
        </w:rPr>
        <w:t xml:space="preserve"> – hence, an alaysis period of 30 years is available, with each analysis year starting in December.</w:t>
      </w:r>
    </w:p>
    <w:p w14:paraId="7908556D" w14:textId="3C2BDD8A" w:rsidR="00FC0E2D" w:rsidRPr="00C7480A" w:rsidRDefault="00FC0E2D" w:rsidP="00C7480A">
      <w:pPr>
        <w:rPr>
          <w:lang w:val="en-SG"/>
        </w:rPr>
      </w:pPr>
    </w:p>
    <w:p w14:paraId="308EEB9F" w14:textId="77777777" w:rsidR="00C7480A" w:rsidRDefault="00C7480A" w:rsidP="00C7480A"/>
    <w:p w14:paraId="4080AE35" w14:textId="395EEC67" w:rsidR="00AD1B2C" w:rsidRDefault="00AD1B2C" w:rsidP="00AD1B2C">
      <w:pPr>
        <w:pStyle w:val="Heading2"/>
      </w:pPr>
      <w:r>
        <w:t xml:space="preserve">2.5 </w:t>
      </w:r>
      <w:r w:rsidR="00FC0E2D">
        <w:t>Diagnosis of radiative effects</w:t>
      </w:r>
    </w:p>
    <w:p w14:paraId="7588EF35" w14:textId="0A696668" w:rsidR="004C5F0B" w:rsidRDefault="00926B24" w:rsidP="00926B24">
      <w:r>
        <w:t xml:space="preserve">Pairs of prescribed-SST simulations, with differing aerosol emissions, facilitate diagnosis of aerosol effective radiative forcing via the “radiative flux perturbation” approach </w:t>
      </w:r>
      <w:r>
        <w:fldChar w:fldCharType="begin" w:fldLock="1"/>
      </w:r>
      <w:r>
        <w:instrText>ADDIN CSL_CITATION { "citationItems" : [ { "id" : "ITEM-1", "itemData" : { "ISBN" : "9780262012874", "author" : [ { "dropping-particle" : "", "family" : "Haywood", "given" : "Jim", "non-dropping-particle" : "", "parse-names" : false, "suffix" : "" }, { "dropping-particle" : "", "family" : "Donner", "given" : "Leo", "non-dropping-particle" : "", "parse-names" : false, "suffix" : "" }, { "dropping-particle" : "", "family" : "Jones", "given" : "Andy", "non-dropping-particle" : "", "parse-names" : false, "suffix" : "" }, { "dropping-particle" : "", "family" : "Golaz", "given" : "Jean-Christophe", "non-dropping-particle" : "", "parse-names" : false, "suffix" : "" } ], "container-title" : "Clouds in the Perturbed Climate System: Their Relationship to Energy Balance, Atmospheric Dynamics, and Precipitation", "editor" : [ { "dropping-particle" : "", "family" : "Heintzenberg", "given" : "J", "non-dropping-particle" : "", "parse-names" : false, "suffix" : "" }, { "dropping-particle" : "", "family" : "Charlson", "given" : "RJ", "non-dropping-particle" : "", "parse-names" : false, "suffix" : "" } ], "id" : "ITEM-1", "issued" : { "date-parts" : [ [ "2009" ] ] }, "publisher" : "MIT Press", "title" : "Global Indirect Radiative Forcing Caused by Aerosols: IPCC (2007) and Beyond", "type" : "chapter" }, "uris" : [ "http://www.mendeley.com/documents/?uuid=f537a151-5150-497e-bb85-410192f773e4" ] } ], "mendeley" : { "formattedCitation" : "(Haywood et al., 2009)", "plainTextFormattedCitation" : "(Haywood et al., 2009)", "previouslyFormattedCitation" : "(Haywood et al., 2009)" }, "properties" : { "noteIndex" : 4 }, "schema" : "https://github.com/citation-style-language/schema/raw/master/csl-citation.json" }</w:instrText>
      </w:r>
      <w:r>
        <w:fldChar w:fldCharType="separate"/>
      </w:r>
      <w:r w:rsidRPr="00926B24">
        <w:rPr>
          <w:noProof/>
        </w:rPr>
        <w:t>(Haywood et al., 2009)</w:t>
      </w:r>
      <w:r>
        <w:fldChar w:fldCharType="end"/>
      </w:r>
      <w:r>
        <w:t xml:space="preserve">.  When clean-sky radiation diagnostics are available, the effective radiative forcing can be decomposed into </w:t>
      </w:r>
      <w:r w:rsidR="00C135E9">
        <w:t>contributions from</w:t>
      </w:r>
      <w:r w:rsidR="00123A3B">
        <w:t xml:space="preserve"> </w:t>
      </w:r>
      <w:r>
        <w:t xml:space="preserve">different </w:t>
      </w:r>
      <w:r w:rsidR="00123A3B">
        <w:t>radiative effects</w:t>
      </w:r>
      <w:r>
        <w:t xml:space="preserve"> </w:t>
      </w:r>
      <w:r>
        <w:fldChar w:fldCharType="begin" w:fldLock="1"/>
      </w:r>
      <w: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4 }, "schema" : "https://github.com/citation-style-language/schema/raw/master/csl-citation.json" }</w:instrText>
      </w:r>
      <w:r>
        <w:fldChar w:fldCharType="separate"/>
      </w:r>
      <w:r w:rsidRPr="00926B24">
        <w:rPr>
          <w:noProof/>
        </w:rPr>
        <w:t>(Ghan, 2013)</w:t>
      </w:r>
      <w:r>
        <w:fldChar w:fldCharType="end"/>
      </w:r>
      <w:r>
        <w:t>.</w:t>
      </w:r>
      <w:r w:rsidR="00123A3B">
        <w:t xml:space="preserve">  Note: throughout this paper, we </w:t>
      </w:r>
      <w:r w:rsidR="00E61943">
        <w:t xml:space="preserve">use the term </w:t>
      </w:r>
      <w:r w:rsidR="00123A3B">
        <w:t>“</w:t>
      </w:r>
      <w:r w:rsidR="00E61943">
        <w:t xml:space="preserve">radiative </w:t>
      </w:r>
      <w:r w:rsidR="00123A3B">
        <w:t>forcing” only when referring to effective radiative</w:t>
      </w:r>
      <w:r w:rsidR="00E61943">
        <w:t xml:space="preserve"> forcing, defined as the radiative flux perturbation between a simulation using year-1850 emissions and a simulation using year-2000 emissions; we use the term “radiative effect” more generally.</w:t>
      </w:r>
    </w:p>
    <w:p w14:paraId="63A8E8D6" w14:textId="60861587" w:rsidR="00926B24" w:rsidRDefault="004C5F0B" w:rsidP="00926B24">
      <w:r>
        <w:t xml:space="preserve">The shortwave </w:t>
      </w:r>
      <w:r w:rsidR="00A93A6A">
        <w:t xml:space="preserve">(SW) </w:t>
      </w:r>
      <w:r>
        <w:t>effective radiative forcing (</w:t>
      </w:r>
      <w:r w:rsidRPr="004C5F0B">
        <w:rPr>
          <w:i/>
        </w:rPr>
        <w:t>ERF</w:t>
      </w:r>
      <w:r w:rsidRPr="004C5F0B">
        <w:rPr>
          <w:i/>
          <w:vertAlign w:val="subscript"/>
        </w:rPr>
        <w:t>SW</w:t>
      </w:r>
      <w:r>
        <w:t>) can be decomposed as follows:</w:t>
      </w:r>
    </w:p>
    <w:p w14:paraId="49315BDC" w14:textId="7624B0A5" w:rsidR="004C5F0B" w:rsidRPr="00327746" w:rsidRDefault="004C5F0B"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327746">
        <w:tab/>
      </w:r>
      <w:r w:rsidR="00327746">
        <w:tab/>
      </w:r>
      <w:r w:rsidR="00327746">
        <w:tab/>
      </w:r>
      <w:r w:rsidR="00327746">
        <w:tab/>
      </w:r>
      <w:r w:rsidR="00327746">
        <w:tab/>
      </w:r>
      <w:r w:rsidR="00327746">
        <w:tab/>
      </w:r>
      <w:r w:rsidR="00327746">
        <w:tab/>
      </w:r>
      <w:r w:rsidR="00327746">
        <w:tab/>
      </w:r>
      <w:r w:rsidR="00327746">
        <w:tab/>
        <w:t>(1)</w:t>
      </w:r>
    </w:p>
    <w:p w14:paraId="7DA0D6BD" w14:textId="4A555771" w:rsidR="00A93A6A" w:rsidRDefault="004C5F0B" w:rsidP="00A93A6A">
      <w:r>
        <w:t xml:space="preserve">where </w:t>
      </w:r>
      <w:r w:rsidRPr="00A93A6A">
        <w:t>∆</w:t>
      </w:r>
      <w:r>
        <w:rPr>
          <w:i/>
        </w:rPr>
        <w:t xml:space="preserve"> </w:t>
      </w:r>
      <w:r>
        <w:t xml:space="preserve">refers to the difference between the year-2000 and year-1850 simulations, </w:t>
      </w:r>
      <w:r w:rsidRPr="00A93A6A">
        <w:rPr>
          <w:i/>
        </w:rPr>
        <w:t>DRE</w:t>
      </w:r>
      <w:r w:rsidRPr="00A93A6A">
        <w:rPr>
          <w:i/>
          <w:vertAlign w:val="subscript"/>
        </w:rPr>
        <w:t>SW</w:t>
      </w:r>
      <w:r>
        <w:t xml:space="preserve"> is the direct radiative effect</w:t>
      </w:r>
      <w:r w:rsidR="00A93A6A">
        <w:t xml:space="preserve">, </w:t>
      </w:r>
      <w:r w:rsidR="00A93A6A" w:rsidRPr="00A93A6A">
        <w:rPr>
          <w:i/>
        </w:rPr>
        <w:t>CRE</w:t>
      </w:r>
      <w:r w:rsidR="00A93A6A" w:rsidRPr="00A93A6A">
        <w:rPr>
          <w:i/>
          <w:vertAlign w:val="subscript"/>
        </w:rPr>
        <w:t>SW</w:t>
      </w:r>
      <w:r w:rsidR="00A93A6A">
        <w:t xml:space="preserve"> is the clean-sky </w:t>
      </w:r>
      <w:r w:rsidR="00123A3B">
        <w:t xml:space="preserve">SW </w:t>
      </w:r>
      <w:r w:rsidR="00A93A6A">
        <w:t xml:space="preserve">cloud radiative effect, and </w:t>
      </w:r>
      <w:r w:rsidR="00A93A6A" w:rsidRPr="00A93A6A">
        <w:rPr>
          <w:i/>
        </w:rPr>
        <w:t>SRE</w:t>
      </w:r>
      <w:r w:rsidR="00A93A6A" w:rsidRPr="00A93A6A">
        <w:rPr>
          <w:i/>
          <w:vertAlign w:val="subscript"/>
        </w:rPr>
        <w:t>SW</w:t>
      </w:r>
      <w:r w:rsidR="00A93A6A">
        <w:t xml:space="preserve"> is the surface albedo radiative effect.  These components are defined as follows:</w:t>
      </w:r>
    </w:p>
    <w:p w14:paraId="3F5B3A97" w14:textId="3DA3CE17" w:rsidR="004C5F0B" w:rsidRPr="00327746" w:rsidRDefault="00A93A6A"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 ∆F</m:t>
        </m:r>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2)</w:t>
      </w:r>
    </w:p>
    <w:p w14:paraId="0DA53576" w14:textId="2C4E13C3" w:rsidR="00A93A6A" w:rsidRPr="00327746" w:rsidRDefault="00A93A6A" w:rsidP="00926B24">
      <m:oMath>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 ∆(F-</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327746">
        <w:tab/>
      </w:r>
      <w:r w:rsidR="00327746">
        <w:tab/>
      </w:r>
      <w:r w:rsidR="00327746">
        <w:tab/>
        <w:t>(3)</w:t>
      </w:r>
    </w:p>
    <w:p w14:paraId="402DEBF9" w14:textId="075BC7A6"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clear</m:t>
            </m:r>
          </m:sub>
        </m:sSub>
        <m:r>
          <w:rPr>
            <w:rFonts w:ascii="Cambria Math" w:hAnsi="Cambria Math"/>
          </w:rPr>
          <m:t>)</m:t>
        </m:r>
      </m:oMath>
      <w:r w:rsidR="00327746">
        <w:tab/>
      </w:r>
      <w:r w:rsidR="00327746">
        <w:tab/>
      </w:r>
      <w:r w:rsidR="00327746">
        <w:tab/>
      </w:r>
      <w:r w:rsidR="00327746">
        <w:tab/>
      </w:r>
      <w:r w:rsidR="00327746">
        <w:tab/>
      </w:r>
      <w:r w:rsidR="00327746">
        <w:tab/>
      </w:r>
      <w:r w:rsidR="00327746">
        <w:tab/>
      </w:r>
      <w:r w:rsidR="00327746">
        <w:tab/>
      </w:r>
      <w:r w:rsidR="00327746">
        <w:tab/>
        <w:t>(4)</w:t>
      </w:r>
    </w:p>
    <w:p w14:paraId="6C313C59" w14:textId="32C08415"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clear</m:t>
            </m:r>
          </m:sub>
        </m:sSub>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5)</w:t>
      </w:r>
    </w:p>
    <w:p w14:paraId="7B52B917" w14:textId="5567BBE5" w:rsidR="00A93A6A" w:rsidRDefault="00A93A6A" w:rsidP="00926B24">
      <w:r>
        <w:t xml:space="preserve">where </w:t>
      </w:r>
      <w:r w:rsidRPr="00A93A6A">
        <w:rPr>
          <w:i/>
        </w:rPr>
        <w:t>F</w:t>
      </w:r>
      <w:r>
        <w:t xml:space="preserve"> is the net SW flux at top-of-atmosphere (TOA), </w:t>
      </w:r>
      <w:r w:rsidRPr="00A93A6A">
        <w:rPr>
          <w:i/>
        </w:rPr>
        <w:t>F</w:t>
      </w:r>
      <w:r w:rsidRPr="00A93A6A">
        <w:rPr>
          <w:i/>
          <w:vertAlign w:val="subscript"/>
        </w:rPr>
        <w:t>clean</w:t>
      </w:r>
      <w:r>
        <w:rPr>
          <w:i/>
        </w:rPr>
        <w:t xml:space="preserve"> </w:t>
      </w:r>
      <w:r>
        <w:t xml:space="preserve">is the clean-sky </w:t>
      </w:r>
      <w:r w:rsidR="00C41B21">
        <w:t xml:space="preserve">net </w:t>
      </w:r>
      <w:r>
        <w:t xml:space="preserve">SW flux at TOA, and </w:t>
      </w:r>
      <w:r w:rsidRPr="00A93A6A">
        <w:rPr>
          <w:i/>
        </w:rPr>
        <w:t>F</w:t>
      </w:r>
      <w:r w:rsidRPr="00A93A6A">
        <w:rPr>
          <w:i/>
          <w:vertAlign w:val="subscript"/>
        </w:rPr>
        <w:t>clean</w:t>
      </w:r>
      <w:r>
        <w:rPr>
          <w:i/>
          <w:vertAlign w:val="subscript"/>
        </w:rPr>
        <w:t>,clear</w:t>
      </w:r>
      <w:r>
        <w:rPr>
          <w:i/>
        </w:rPr>
        <w:t xml:space="preserve"> </w:t>
      </w:r>
      <w:r>
        <w:t>is the clean-sky clear-sky S</w:t>
      </w:r>
      <w:r w:rsidR="00C41B21">
        <w:t xml:space="preserve">net </w:t>
      </w:r>
      <w:r>
        <w:t>W flux at TOA.</w:t>
      </w:r>
      <w:r w:rsidR="00123A3B">
        <w:t xml:space="preserve">  It is worth noting that </w:t>
      </w:r>
      <w:r w:rsidR="00123A3B" w:rsidRPr="00A93A6A">
        <w:rPr>
          <w:i/>
        </w:rPr>
        <w:t>F</w:t>
      </w:r>
      <w:r w:rsidR="00123A3B" w:rsidRPr="00A93A6A">
        <w:rPr>
          <w:i/>
          <w:vertAlign w:val="subscript"/>
        </w:rPr>
        <w:t>clean</w:t>
      </w:r>
      <w:r w:rsidR="00123A3B">
        <w:rPr>
          <w:i/>
          <w:vertAlign w:val="subscript"/>
        </w:rPr>
        <w:t>,clear</w:t>
      </w:r>
      <w:r w:rsidR="00123A3B">
        <w:t xml:space="preserve"> is also sensitive to near-infrared absorption by water vapour – hence, </w:t>
      </w:r>
      <w:r w:rsidR="00123A3B" w:rsidRPr="00123A3B">
        <w:rPr>
          <w:i/>
        </w:rPr>
        <w:t>SRE</w:t>
      </w:r>
      <w:r w:rsidR="00123A3B" w:rsidRPr="00123A3B">
        <w:rPr>
          <w:i/>
          <w:vertAlign w:val="subscript"/>
        </w:rPr>
        <w:t>SW</w:t>
      </w:r>
      <w:r w:rsidR="00123A3B">
        <w:t>, the so-called “surface albedo” radiative effect, can also be impacted by changes in water vapour.</w:t>
      </w:r>
    </w:p>
    <w:p w14:paraId="5160BAA3" w14:textId="3757AE1A" w:rsidR="00123A3B" w:rsidRDefault="00123A3B" w:rsidP="00123A3B">
      <w:r>
        <w:t>The longwave (LW) effective radiative forcing (</w:t>
      </w:r>
      <w:r w:rsidRPr="004C5F0B">
        <w:rPr>
          <w:i/>
        </w:rPr>
        <w:t>ERF</w:t>
      </w:r>
      <w:r>
        <w:rPr>
          <w:i/>
          <w:vertAlign w:val="subscript"/>
        </w:rPr>
        <w:t>L</w:t>
      </w:r>
      <w:r w:rsidRPr="004C5F0B">
        <w:rPr>
          <w:i/>
          <w:vertAlign w:val="subscript"/>
        </w:rPr>
        <w:t>W</w:t>
      </w:r>
      <w:r>
        <w:t>) is calculated as follows:</w:t>
      </w:r>
    </w:p>
    <w:p w14:paraId="1B65F56D" w14:textId="3AE70953" w:rsidR="00123A3B" w:rsidRPr="00327746" w:rsidRDefault="00123A3B" w:rsidP="00123A3B">
      <m:oMath>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L≈∆</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lear</m:t>
                </m:r>
              </m:sub>
            </m:sSub>
          </m:e>
        </m:d>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LW</m:t>
            </m:r>
          </m:sub>
        </m:sSub>
      </m:oMath>
      <w:r w:rsidR="00327746">
        <w:tab/>
      </w:r>
      <w:r w:rsidR="00327746">
        <w:tab/>
      </w:r>
      <w:r w:rsidR="00327746">
        <w:tab/>
      </w:r>
      <w:r w:rsidR="00327746">
        <w:tab/>
      </w:r>
      <w:r w:rsidR="00327746">
        <w:tab/>
      </w:r>
      <w:r w:rsidR="00327746">
        <w:tab/>
      </w:r>
      <w:r w:rsidR="00327746">
        <w:tab/>
      </w:r>
      <w:r w:rsidR="00327746">
        <w:tab/>
      </w:r>
      <w:r w:rsidR="00327746">
        <w:tab/>
        <w:t>(6)</w:t>
      </w:r>
    </w:p>
    <w:p w14:paraId="34E9F3FB" w14:textId="1F86E0B0" w:rsidR="00123A3B" w:rsidRDefault="00123A3B" w:rsidP="00926B24">
      <w:r>
        <w:t xml:space="preserve">where </w:t>
      </w:r>
      <w:r w:rsidRPr="00123A3B">
        <w:rPr>
          <w:i/>
        </w:rPr>
        <w:t>L</w:t>
      </w:r>
      <w:r>
        <w:t xml:space="preserve"> is the net LW flux at TOA, </w:t>
      </w:r>
      <w:r>
        <w:rPr>
          <w:i/>
        </w:rPr>
        <w:t>L</w:t>
      </w:r>
      <w:r>
        <w:rPr>
          <w:i/>
          <w:vertAlign w:val="subscript"/>
        </w:rPr>
        <w:t>clear</w:t>
      </w:r>
      <w:r>
        <w:rPr>
          <w:i/>
        </w:rPr>
        <w:t xml:space="preserve"> </w:t>
      </w:r>
      <w:r>
        <w:t xml:space="preserve">is the clear-sky LW flux at TOA, and </w:t>
      </w:r>
      <w:r w:rsidRPr="00A93A6A">
        <w:rPr>
          <w:i/>
        </w:rPr>
        <w:t>CRE</w:t>
      </w:r>
      <w:r>
        <w:rPr>
          <w:i/>
          <w:vertAlign w:val="subscript"/>
        </w:rPr>
        <w:t>L</w:t>
      </w:r>
      <w:r w:rsidRPr="00A93A6A">
        <w:rPr>
          <w:i/>
          <w:vertAlign w:val="subscript"/>
        </w:rPr>
        <w:t>W</w:t>
      </w:r>
      <w:r>
        <w:t xml:space="preserve"> is the LW cloud radiative effect.</w:t>
      </w:r>
    </w:p>
    <w:p w14:paraId="5C56A318" w14:textId="781879F2" w:rsidR="00282DC5" w:rsidRDefault="00282DC5" w:rsidP="00926B24">
      <w:r>
        <w:t>The net effective radiative forcing (</w:t>
      </w:r>
      <w:r w:rsidRPr="004C5F0B">
        <w:rPr>
          <w:i/>
        </w:rPr>
        <w:t>ERF</w:t>
      </w:r>
      <w:r>
        <w:rPr>
          <w:i/>
          <w:vertAlign w:val="subscript"/>
        </w:rPr>
        <w:t>S</w:t>
      </w:r>
      <w:r w:rsidRPr="004C5F0B">
        <w:rPr>
          <w:i/>
          <w:vertAlign w:val="subscript"/>
        </w:rPr>
        <w:t>W</w:t>
      </w:r>
      <w:r>
        <w:rPr>
          <w:i/>
          <w:vertAlign w:val="subscript"/>
        </w:rPr>
        <w:t>+LW</w:t>
      </w:r>
      <w:r>
        <w:t>) is simply</w:t>
      </w:r>
    </w:p>
    <w:p w14:paraId="1FC8DECF" w14:textId="3A992528" w:rsidR="00282DC5" w:rsidRDefault="00282DC5" w:rsidP="00327746">
      <w:pPr>
        <w:jc w:val="left"/>
      </w:pPr>
      <m:oMath>
        <m:sSub>
          <m:sSubPr>
            <m:ctrlPr>
              <w:rPr>
                <w:rFonts w:ascii="Cambria Math" w:hAnsi="Cambria Math"/>
                <w:i/>
              </w:rPr>
            </m:ctrlPr>
          </m:sSubPr>
          <m:e>
            <m:r>
              <w:rPr>
                <w:rFonts w:ascii="Cambria Math" w:hAnsi="Cambria Math"/>
              </w:rPr>
              <m:t>ERF</m:t>
            </m:r>
          </m:e>
          <m:sub>
            <m:r>
              <w:rPr>
                <w:rFonts w:ascii="Cambria Math" w:hAnsi="Cambria Math"/>
              </w:rPr>
              <m:t>SW+LW</m:t>
            </m:r>
          </m:sub>
        </m:sSub>
        <m:r>
          <w:rPr>
            <w:rFonts w:ascii="Cambria Math" w:hAnsi="Cambria Math"/>
          </w:rPr>
          <m:t>=∆</m:t>
        </m:r>
        <m:d>
          <m:dPr>
            <m:ctrlPr>
              <w:rPr>
                <w:rFonts w:ascii="Cambria Math" w:hAnsi="Cambria Math"/>
                <w:i/>
              </w:rPr>
            </m:ctrlPr>
          </m:dPr>
          <m:e>
            <m:r>
              <w:rPr>
                <w:rFonts w:ascii="Cambria Math" w:hAnsi="Cambria Math"/>
              </w:rPr>
              <m:t>F+L</m:t>
            </m:r>
          </m:e>
        </m:d>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 xml:space="preserve"> </m:t>
        </m:r>
      </m:oMath>
      <w:r w:rsidR="004A2411">
        <w:t>.</w:t>
      </w:r>
      <w:r w:rsidR="00327746" w:rsidRPr="00327746">
        <w:t xml:space="preserve"> </w:t>
      </w:r>
      <w:r w:rsidR="00327746">
        <w:tab/>
      </w:r>
      <w:r w:rsidR="00327746">
        <w:tab/>
      </w:r>
      <w:r w:rsidR="00327746">
        <w:tab/>
      </w:r>
      <w:r w:rsidR="00327746">
        <w:tab/>
      </w:r>
      <w:r w:rsidR="00327746">
        <w:tab/>
      </w:r>
      <w:r w:rsidR="00327746">
        <w:tab/>
      </w:r>
      <w:r w:rsidR="00327746">
        <w:tab/>
      </w:r>
      <w:r w:rsidR="00327746">
        <w:tab/>
        <w:t>(7)</w:t>
      </w:r>
    </w:p>
    <w:p w14:paraId="0555C2A9" w14:textId="446373FD" w:rsidR="004A2411" w:rsidRDefault="004A2411" w:rsidP="004A2411">
      <w:pPr>
        <w:jc w:val="left"/>
      </w:pPr>
      <w:r>
        <w:t xml:space="preserve">All of the </w:t>
      </w:r>
      <w:r w:rsidR="00327746">
        <w:t>quantities mentioned Eqns. 1-7 are calculated at TOA.  The analysis below will also consider absorption by aerosols in the atmosphere (</w:t>
      </w:r>
      <w:r w:rsidR="00327746">
        <w:rPr>
          <w:i/>
        </w:rPr>
        <w:t>AAA</w:t>
      </w:r>
      <w:r w:rsidR="00327746" w:rsidRPr="00A93A6A">
        <w:rPr>
          <w:i/>
          <w:vertAlign w:val="subscript"/>
        </w:rPr>
        <w:t>SW</w:t>
      </w:r>
      <w:r w:rsidR="00327746">
        <w:t>), as follows:</w:t>
      </w:r>
    </w:p>
    <w:p w14:paraId="1D348A5C" w14:textId="725A8C4A" w:rsidR="00327746" w:rsidRPr="00327746" w:rsidRDefault="00327746" w:rsidP="00327746">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r>
          <w:rPr>
            <w:rFonts w:ascii="Cambria Math" w:hAnsi="Cambria Math"/>
          </w:rPr>
          <m:t>= ∆</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m:t>
                </m:r>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surface</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r>
          <w:rPr>
            <w:rFonts w:ascii="Cambria Math" w:hAnsi="Cambria Math"/>
          </w:rPr>
          <m:t>)</m:t>
        </m:r>
      </m:oMath>
      <w:r w:rsidRPr="00327746">
        <w:t xml:space="preserve"> </w:t>
      </w:r>
      <w:r>
        <w:tab/>
      </w:r>
      <w:r>
        <w:tab/>
      </w:r>
      <w:r>
        <w:tab/>
      </w:r>
      <w:r>
        <w:tab/>
      </w:r>
      <w:r>
        <w:tab/>
      </w:r>
      <w:r>
        <w:tab/>
      </w:r>
      <w:r>
        <w:tab/>
        <w:t>(8)</w:t>
      </w:r>
    </w:p>
    <w:p w14:paraId="748CB4D1" w14:textId="2878B94E" w:rsidR="00327746" w:rsidRPr="004A2411" w:rsidRDefault="00C41B21" w:rsidP="004A2411">
      <w:pPr>
        <w:jc w:val="left"/>
      </w:pPr>
      <w:r>
        <w:t xml:space="preserve">where </w:t>
      </w:r>
      <m:oMath>
        <m:sSup>
          <m:sSupPr>
            <m:ctrlPr>
              <w:rPr>
                <w:rFonts w:ascii="Cambria Math" w:hAnsi="Cambria Math"/>
                <w:i/>
              </w:rPr>
            </m:ctrlPr>
          </m:sSupPr>
          <m:e>
            <m:r>
              <w:rPr>
                <w:rFonts w:ascii="Cambria Math" w:hAnsi="Cambria Math"/>
              </w:rPr>
              <m:t>F</m:t>
            </m:r>
          </m:e>
          <m:sup>
            <m:r>
              <w:rPr>
                <w:rFonts w:ascii="Cambria Math" w:hAnsi="Cambria Math"/>
              </w:rPr>
              <m:t>surface</m:t>
            </m:r>
          </m:sup>
        </m:sSup>
      </m:oMath>
      <w:r>
        <w:t xml:space="preserve"> is the net SW flux at the Earth’s surface, and </w:t>
      </w:r>
      <m:oMath>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oMath>
      <w:r>
        <w:t xml:space="preserve"> is the clean-sky net SW flux at the Earth’s surface.</w:t>
      </w:r>
    </w:p>
    <w:p w14:paraId="3549903B" w14:textId="1B8A5842" w:rsidR="006A58C7" w:rsidRDefault="006A58C7" w:rsidP="006A58C7">
      <w:pPr>
        <w:pStyle w:val="Heading1"/>
      </w:pPr>
      <w:r>
        <w:t>3 Results</w:t>
      </w:r>
    </w:p>
    <w:p w14:paraId="561E621B" w14:textId="77777777" w:rsidR="006A58C7" w:rsidRPr="006A58C7" w:rsidRDefault="006A58C7" w:rsidP="006A58C7">
      <w:r>
        <w:rPr>
          <w:highlight w:val="yellow"/>
        </w:rPr>
        <w:t>TODO</w:t>
      </w:r>
    </w:p>
    <w:p w14:paraId="11F7AA71" w14:textId="7427A485" w:rsidR="006A58C7" w:rsidRDefault="006A58C7" w:rsidP="006A58C7">
      <w:pPr>
        <w:pStyle w:val="Heading2"/>
      </w:pPr>
      <w:r>
        <w:t>3.1 Aerosol column loading</w:t>
      </w:r>
    </w:p>
    <w:p w14:paraId="2615297E" w14:textId="77777777" w:rsidR="006A58C7" w:rsidRPr="006A58C7" w:rsidRDefault="006A58C7" w:rsidP="006A58C7">
      <w:r>
        <w:rPr>
          <w:highlight w:val="yellow"/>
        </w:rPr>
        <w:t>TODO</w:t>
      </w:r>
    </w:p>
    <w:p w14:paraId="2EA4788D" w14:textId="1A73BEC4" w:rsidR="006A58C7" w:rsidRDefault="00C901B8" w:rsidP="00C901B8">
      <w:pPr>
        <w:pStyle w:val="Heading2"/>
      </w:pPr>
      <w:r>
        <w:t>3.2 Direct radiative effect</w:t>
      </w:r>
    </w:p>
    <w:p w14:paraId="6F827D9C" w14:textId="2619CB9A" w:rsidR="00C901B8" w:rsidRDefault="00C901B8" w:rsidP="006A58C7">
      <w:r w:rsidRPr="00C901B8">
        <w:rPr>
          <w:highlight w:val="yellow"/>
        </w:rPr>
        <w:t>TODO</w:t>
      </w:r>
    </w:p>
    <w:p w14:paraId="3ECBA8DC" w14:textId="259EF4BF" w:rsidR="00C901B8" w:rsidRDefault="00C901B8" w:rsidP="00C901B8">
      <w:pPr>
        <w:pStyle w:val="Heading2"/>
      </w:pPr>
      <w:r>
        <w:t>3.3 Cloud radiative effect</w:t>
      </w:r>
    </w:p>
    <w:p w14:paraId="48D8DE16" w14:textId="6CB83DA1" w:rsidR="00C901B8" w:rsidRPr="006A58C7" w:rsidRDefault="00C901B8" w:rsidP="006A58C7">
      <w:r w:rsidRPr="00C901B8">
        <w:rPr>
          <w:highlight w:val="yellow"/>
        </w:rPr>
        <w:t>TODO</w:t>
      </w:r>
    </w:p>
    <w:p w14:paraId="1E065640" w14:textId="55CDAA3F" w:rsidR="006A58C7" w:rsidRDefault="00C901B8" w:rsidP="00C901B8">
      <w:pPr>
        <w:pStyle w:val="Heading2"/>
      </w:pPr>
      <w:r>
        <w:t>3.4 Surface albedo radiative effect</w:t>
      </w:r>
    </w:p>
    <w:p w14:paraId="10982369" w14:textId="77777777" w:rsidR="00C901B8" w:rsidRPr="006A58C7" w:rsidRDefault="00C901B8" w:rsidP="00C901B8">
      <w:r w:rsidRPr="00C901B8">
        <w:rPr>
          <w:highlight w:val="yellow"/>
        </w:rPr>
        <w:t>TODO</w:t>
      </w:r>
    </w:p>
    <w:p w14:paraId="41BBB260" w14:textId="6A0F231B" w:rsidR="00C901B8" w:rsidRPr="00C901B8" w:rsidRDefault="00C901B8" w:rsidP="00C901B8">
      <w:pPr>
        <w:pStyle w:val="Heading2"/>
      </w:pPr>
      <w:r>
        <w:t>3.5 Net effective radiative forcing</w:t>
      </w:r>
    </w:p>
    <w:p w14:paraId="6B839629" w14:textId="591D93FA" w:rsidR="00C901B8" w:rsidRDefault="00C901B8" w:rsidP="006A58C7">
      <w:r w:rsidRPr="00C901B8">
        <w:rPr>
          <w:highlight w:val="yellow"/>
        </w:rPr>
        <w:t>TODO</w:t>
      </w:r>
    </w:p>
    <w:p w14:paraId="6DF7DE71" w14:textId="1036FFFB" w:rsidR="00C901B8" w:rsidRDefault="00C901B8" w:rsidP="00C901B8">
      <w:pPr>
        <w:pStyle w:val="Heading1"/>
      </w:pPr>
      <w:r>
        <w:t>4 Conclusions</w:t>
      </w:r>
    </w:p>
    <w:p w14:paraId="6956446A" w14:textId="49C9A0A3" w:rsidR="008340A2" w:rsidRDefault="00B431CE" w:rsidP="006A58C7">
      <w:r w:rsidRPr="00C901B8">
        <w:rPr>
          <w:highlight w:val="yellow"/>
        </w:rPr>
        <w:t>TODO</w:t>
      </w:r>
    </w:p>
    <w:p w14:paraId="5F95E755" w14:textId="5097D202" w:rsidR="008340A2" w:rsidRDefault="008340A2" w:rsidP="008340A2">
      <w:pPr>
        <w:pStyle w:val="Heading1"/>
      </w:pPr>
      <w:r>
        <w:t>Code and data availability</w:t>
      </w:r>
    </w:p>
    <w:p w14:paraId="557A5190" w14:textId="2C93DE83" w:rsidR="008340A2" w:rsidRDefault="008340A2" w:rsidP="008340A2">
      <w:pPr>
        <w:rPr>
          <w:lang w:val="en-US"/>
        </w:rPr>
      </w:pPr>
      <w:r>
        <w:t xml:space="preserve">The MARC source code is available at </w:t>
      </w:r>
      <w:hyperlink r:id="rId9" w:history="1">
        <w:r w:rsidRPr="00033B7D">
          <w:rPr>
            <w:rStyle w:val="Hyperlink"/>
            <w:lang w:val="en-US"/>
          </w:rPr>
          <w:t>https://github.mit.edu/marc/marc_cesm/</w:t>
        </w:r>
      </w:hyperlink>
      <w:r>
        <w:rPr>
          <w:lang w:val="en-US"/>
        </w:rPr>
        <w:t xml:space="preserve">.  For this study, MARC commit “ff48dbe” has been used.  Model namelist files, configuration scripts, and analysis code are available at </w:t>
      </w:r>
      <w:hyperlink r:id="rId10" w:history="1">
        <w:r w:rsidRPr="00033B7D">
          <w:rPr>
            <w:rStyle w:val="Hyperlink"/>
            <w:lang w:val="en-US"/>
          </w:rPr>
          <w:t>https://github.com/grandey/p17c-marc-comparison/</w:t>
        </w:r>
      </w:hyperlink>
      <w:r w:rsidR="00BE5286">
        <w:rPr>
          <w:lang w:val="en-US"/>
        </w:rPr>
        <w:t xml:space="preserve"> (doi:</w:t>
      </w:r>
      <w:r w:rsidR="00BE5286" w:rsidRPr="00C901B8">
        <w:rPr>
          <w:highlight w:val="yellow"/>
        </w:rPr>
        <w:t>TODO</w:t>
      </w:r>
      <w:r w:rsidR="00BE5286">
        <w:t>)</w:t>
      </w:r>
      <w:r>
        <w:rPr>
          <w:lang w:val="en-US"/>
        </w:rPr>
        <w:t xml:space="preserve">.  The model output data analysed in this paper are available at </w:t>
      </w:r>
      <w:r w:rsidRPr="00C901B8">
        <w:rPr>
          <w:highlight w:val="yellow"/>
        </w:rPr>
        <w:t>TODO</w:t>
      </w:r>
      <w:r w:rsidR="00BE5286">
        <w:t xml:space="preserve"> (doi:</w:t>
      </w:r>
      <w:r w:rsidR="00BE5286" w:rsidRPr="00C901B8">
        <w:rPr>
          <w:highlight w:val="yellow"/>
        </w:rPr>
        <w:t>TODO</w:t>
      </w:r>
      <w:r w:rsidR="00BE5286">
        <w:t>)</w:t>
      </w:r>
      <w:r>
        <w:rPr>
          <w:lang w:val="en-US"/>
        </w:rPr>
        <w:t>.</w:t>
      </w:r>
    </w:p>
    <w:p w14:paraId="315C59F4" w14:textId="15299630" w:rsidR="00E25E26" w:rsidRDefault="00E25E26" w:rsidP="00E25E26">
      <w:pPr>
        <w:pStyle w:val="Heading1"/>
        <w:rPr>
          <w:lang w:val="en-US"/>
        </w:rPr>
      </w:pPr>
      <w:r>
        <w:rPr>
          <w:lang w:val="en-US"/>
        </w:rPr>
        <w:t>Author contributions</w:t>
      </w:r>
    </w:p>
    <w:p w14:paraId="03C41A17" w14:textId="67B8C73A" w:rsidR="00E25E26" w:rsidRPr="00E25E26" w:rsidRDefault="00E25E26" w:rsidP="00E25E26">
      <w:r>
        <w:t>TO-DO.</w:t>
      </w:r>
      <w:bookmarkStart w:id="0" w:name="_GoBack"/>
      <w:bookmarkEnd w:id="0"/>
    </w:p>
    <w:p w14:paraId="7CD4F67F" w14:textId="61E68A83" w:rsidR="005C101B" w:rsidRDefault="005C101B" w:rsidP="005C101B">
      <w:pPr>
        <w:pStyle w:val="Heading1"/>
      </w:pPr>
      <w:r>
        <w:t>Acknowledgements</w:t>
      </w:r>
    </w:p>
    <w:p w14:paraId="222433DE" w14:textId="1594E546" w:rsidR="005C101B" w:rsidRPr="005C101B" w:rsidRDefault="005C101B" w:rsidP="005C101B">
      <w:pPr>
        <w:rPr>
          <w:lang w:val="en-SG"/>
        </w:rPr>
      </w:pPr>
      <w:r w:rsidRPr="005C101B">
        <w:rPr>
          <w:lang w:val="en-SG"/>
        </w:rPr>
        <w:t>This research is supported by the National Research Foundation of Singapore under its Campus for Research Excellence and Technological Enterprise programme. The Center for Environmental Sensing and Modeling is an interdisciplinary research group of the Singapore-MIT Alliance for Research and Technology. This research is also supported by the U.S. National Science Foundation (AGS-1339264) and the U.S. Department of Energy, Office of Science (DE-FG02-94ER61937). We would like to acknowledge high-performance computing support from Cheyenne (doi:10.5065/D6RX99HX) provided by NCAR’s Computational and Information Systems Laboratory, sponsored by the National Science Foundation. Thanks are due to Zheng Lu and Xiaohong Liu for advice about model configuration, especially MAM7.</w:t>
      </w:r>
    </w:p>
    <w:p w14:paraId="50E240E2" w14:textId="0E3ACC26" w:rsidR="00B431CE" w:rsidRDefault="00B431CE" w:rsidP="00B431CE">
      <w:pPr>
        <w:pStyle w:val="Heading1"/>
      </w:pPr>
      <w:r>
        <w:t>References</w:t>
      </w:r>
    </w:p>
    <w:p w14:paraId="0B61A7CB" w14:textId="4516DEDC" w:rsidR="00926B24" w:rsidRPr="00926B24" w:rsidRDefault="00B431CE" w:rsidP="00926B24">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926B24" w:rsidRPr="00926B24">
        <w:rPr>
          <w:noProof/>
          <w:lang w:val="en-US"/>
        </w:rPr>
        <w:t>Abdul-Razzak, H. and Ghan, S. J.: A parameterization of aerosol activation: 2. Multiple aerosol types, J. Geophys. Res., 105(D5), 6837–6844, doi:10.1029/1999JD901161, 2000.</w:t>
      </w:r>
    </w:p>
    <w:p w14:paraId="3C6ECBA5" w14:textId="77777777" w:rsidR="00926B24" w:rsidRPr="00926B24" w:rsidRDefault="00926B24" w:rsidP="00926B24">
      <w:pPr>
        <w:widowControl w:val="0"/>
        <w:autoSpaceDE w:val="0"/>
        <w:autoSpaceDN w:val="0"/>
        <w:adjustRightInd w:val="0"/>
        <w:rPr>
          <w:noProof/>
          <w:lang w:val="en-US"/>
        </w:rPr>
      </w:pPr>
      <w:r w:rsidRPr="00926B24">
        <w:rPr>
          <w:noProof/>
          <w:lang w:val="en-US"/>
        </w:rPr>
        <w:t>Bodas-Salcedo, A., Webb, M. J., Bony, S., Chepfer, H., Dufresne, J.-L., Klein, S. A., Zhang, Y., Marchand, R., Haynes, J. M., Pincus, R. and John, V. O.: COSP: Satellite simulation software for model assessment, Bull. Am. Meteorol. Soc., 92(8), 1023–1043, doi:10.1175/2011BAMS2856.1, 2011.</w:t>
      </w:r>
    </w:p>
    <w:p w14:paraId="01875BED" w14:textId="77777777" w:rsidR="00926B24" w:rsidRPr="00926B24" w:rsidRDefault="00926B24" w:rsidP="00926B24">
      <w:pPr>
        <w:widowControl w:val="0"/>
        <w:autoSpaceDE w:val="0"/>
        <w:autoSpaceDN w:val="0"/>
        <w:adjustRightInd w:val="0"/>
        <w:rPr>
          <w:noProof/>
          <w:lang w:val="en-US"/>
        </w:rPr>
      </w:pPr>
      <w:r w:rsidRPr="00926B24">
        <w:rPr>
          <w:noProof/>
          <w:lang w:val="en-US"/>
        </w:rPr>
        <w:t>CESM Software Engineering Group: CESM User’s Guide (CESM1.2 Release Series User’s Guide), [online] Available from: http://www.cesm.ucar.edu/models/cesm1.2/cesm/doc/usersguide/ug.pdf [accessed 2017-10-31], 2015.</w:t>
      </w:r>
    </w:p>
    <w:p w14:paraId="40DE448D" w14:textId="77777777" w:rsidR="00926B24" w:rsidRPr="00926B24" w:rsidRDefault="00926B24" w:rsidP="00926B24">
      <w:pPr>
        <w:widowControl w:val="0"/>
        <w:autoSpaceDE w:val="0"/>
        <w:autoSpaceDN w:val="0"/>
        <w:adjustRightInd w:val="0"/>
        <w:rPr>
          <w:noProof/>
          <w:lang w:val="en-US"/>
        </w:rPr>
      </w:pPr>
      <w:r w:rsidRPr="00926B24">
        <w:rPr>
          <w:noProof/>
          <w:lang w:val="en-US"/>
        </w:rPr>
        <w:t>Ekman, A. M. L., Wang, C., Wilson, J. and Ström, J.: Explicit simulations of aerosol physics in a cloud-resolving model: a sensitivity study based on an observed convective cloud, Atmos. Chem. Phys., 4(3), 773–791, doi:10.5194/acp-4-773-2004, 2004.</w:t>
      </w:r>
    </w:p>
    <w:p w14:paraId="29F8AA92" w14:textId="77777777" w:rsidR="00926B24" w:rsidRPr="00926B24" w:rsidRDefault="00926B24" w:rsidP="00926B24">
      <w:pPr>
        <w:widowControl w:val="0"/>
        <w:autoSpaceDE w:val="0"/>
        <w:autoSpaceDN w:val="0"/>
        <w:adjustRightInd w:val="0"/>
        <w:rPr>
          <w:noProof/>
          <w:lang w:val="en-US"/>
        </w:rPr>
      </w:pPr>
      <w:r w:rsidRPr="00926B24">
        <w:rPr>
          <w:noProof/>
          <w:lang w:val="en-US"/>
        </w:rPr>
        <w:t>Ekman, A. M. L., Wang, C., Ström, J. and Krejci, R.: Explicit Simulation of Aerosol Physics in a Cloud-Resolving Model: Aerosol Transport and Processing in the Free Troposphere, J. Atmos. Sci., 63(2), 682–696, doi:10.1175/JAS3645.1, 2006.</w:t>
      </w:r>
    </w:p>
    <w:p w14:paraId="43B45DB5" w14:textId="77777777" w:rsidR="00926B24" w:rsidRPr="00926B24" w:rsidRDefault="00926B24" w:rsidP="00926B24">
      <w:pPr>
        <w:widowControl w:val="0"/>
        <w:autoSpaceDE w:val="0"/>
        <w:autoSpaceDN w:val="0"/>
        <w:adjustRightInd w:val="0"/>
        <w:rPr>
          <w:noProof/>
          <w:lang w:val="en-US"/>
        </w:rPr>
      </w:pPr>
      <w:r w:rsidRPr="00926B24">
        <w:rPr>
          <w:noProof/>
          <w:lang w:val="en-US"/>
        </w:rPr>
        <w:t>Ekman, A. M. L., Engström, A. and Wang, C.: The effect of aerosol composition and concentration on the development and anvil properties of a continental deep convective cloud, Q. J. R. Meteorol. Soc., 133(October), 937–948, doi:10.1002/qj.108, 2007.</w:t>
      </w:r>
    </w:p>
    <w:p w14:paraId="797BCB35" w14:textId="77777777" w:rsidR="00926B24" w:rsidRPr="00926B24" w:rsidRDefault="00926B24" w:rsidP="00926B24">
      <w:pPr>
        <w:widowControl w:val="0"/>
        <w:autoSpaceDE w:val="0"/>
        <w:autoSpaceDN w:val="0"/>
        <w:adjustRightInd w:val="0"/>
        <w:rPr>
          <w:noProof/>
          <w:lang w:val="en-US"/>
        </w:rPr>
      </w:pPr>
      <w:r w:rsidRPr="00926B24">
        <w:rPr>
          <w:noProof/>
          <w:lang w:val="en-US"/>
        </w:rPr>
        <w:t>Ekman, A. M. L., Hermann, M., Groß, P., Heintzenberg, J., Kim, D. and Wang, C.: Sub-micrometer aerosol particles in the upper troposphere/lowermost stratosphere as measured by CARIBIC and modeled using the MIT-CAM3 global climate model, J. Geophys. Res. Atmos., 117(D11), n/a-n/a, doi:10.1029/2011JD016777, 2012.</w:t>
      </w:r>
    </w:p>
    <w:p w14:paraId="1D2FA405" w14:textId="77777777" w:rsidR="00926B24" w:rsidRPr="00926B24" w:rsidRDefault="00926B24" w:rsidP="00926B24">
      <w:pPr>
        <w:widowControl w:val="0"/>
        <w:autoSpaceDE w:val="0"/>
        <w:autoSpaceDN w:val="0"/>
        <w:adjustRightInd w:val="0"/>
        <w:rPr>
          <w:noProof/>
          <w:lang w:val="en-US"/>
        </w:rPr>
      </w:pPr>
      <w:r w:rsidRPr="00926B24">
        <w:rPr>
          <w:noProof/>
          <w:lang w:val="en-US"/>
        </w:rPr>
        <w:t>Engström, A., Ekman, A. M. L., Krejci, R., Ström, J., de Reus, M. and Wang, C.: Observational and modelling evidence of tropical deep convective clouds as a source of mid-tropospheric accumulation mode aerosols, Geophys. Res. Lett., 35(23), L23813, doi:10.1029/2008GL035817, 2008.</w:t>
      </w:r>
    </w:p>
    <w:p w14:paraId="47B41FB8" w14:textId="77777777" w:rsidR="00926B24" w:rsidRPr="00926B24" w:rsidRDefault="00926B24" w:rsidP="00926B24">
      <w:pPr>
        <w:widowControl w:val="0"/>
        <w:autoSpaceDE w:val="0"/>
        <w:autoSpaceDN w:val="0"/>
        <w:adjustRightInd w:val="0"/>
        <w:rPr>
          <w:noProof/>
          <w:lang w:val="en-US"/>
        </w:rPr>
      </w:pPr>
      <w:r w:rsidRPr="00926B24">
        <w:rPr>
          <w:noProof/>
          <w:lang w:val="en-US"/>
        </w:rPr>
        <w:t>Gettelman, A., Liu, X., Ghan, S. J., Morrison, H., Park, S., Conley, A. J., Klein, S. A., Boyle, J., Mitchell, D. L. and Li, J.-L. F.: Global simulations of ice nucleation and ice supersaturation with an improved cloud scheme in the Community Atmosphere Model, J. Geophys. Res., 115(D18), D18216, doi:10.1029/2009JD013797, 2010.</w:t>
      </w:r>
    </w:p>
    <w:p w14:paraId="6431AFC1" w14:textId="77777777" w:rsidR="00926B24" w:rsidRPr="00926B24" w:rsidRDefault="00926B24" w:rsidP="00926B24">
      <w:pPr>
        <w:widowControl w:val="0"/>
        <w:autoSpaceDE w:val="0"/>
        <w:autoSpaceDN w:val="0"/>
        <w:adjustRightInd w:val="0"/>
        <w:rPr>
          <w:noProof/>
          <w:lang w:val="en-US"/>
        </w:rPr>
      </w:pPr>
      <w:r w:rsidRPr="00926B24">
        <w:rPr>
          <w:noProof/>
          <w:lang w:val="en-US"/>
        </w:rPr>
        <w:t>Ghan, S. J.: Technical Note: Estimating aerosol effects on cloud radiative forcing, Atmos. Chem. Phys., 13(19), 9971–9974, doi:10.5194/acp-13-9971-2013, 2013.</w:t>
      </w:r>
    </w:p>
    <w:p w14:paraId="61307E1D" w14:textId="77777777" w:rsidR="00926B24" w:rsidRPr="00926B24" w:rsidRDefault="00926B24" w:rsidP="00926B24">
      <w:pPr>
        <w:widowControl w:val="0"/>
        <w:autoSpaceDE w:val="0"/>
        <w:autoSpaceDN w:val="0"/>
        <w:adjustRightInd w:val="0"/>
        <w:rPr>
          <w:noProof/>
          <w:lang w:val="en-US"/>
        </w:rPr>
      </w:pPr>
      <w:r w:rsidRPr="00926B24">
        <w:rPr>
          <w:noProof/>
          <w:lang w:val="en-US"/>
        </w:rPr>
        <w:t>Ghan, S. J., Liu, X., Easter, R. C., Zaveri, R., Rasch, P. J., Yoon, J.-H. and Eaton, B.: Toward a Minimal Representation of Aerosols in Climate Models: Comparative Decomposition of Aerosol Direct, Semidirect, and Indirect Radiative Forcing, J. Clim., 25(19), 6461–6476, doi:10.1175/JCLI-D-11-00650.1, 2012.</w:t>
      </w:r>
    </w:p>
    <w:p w14:paraId="1C631A2B" w14:textId="77777777" w:rsidR="00926B24" w:rsidRPr="00926B24" w:rsidRDefault="00926B24" w:rsidP="00926B24">
      <w:pPr>
        <w:widowControl w:val="0"/>
        <w:autoSpaceDE w:val="0"/>
        <w:autoSpaceDN w:val="0"/>
        <w:adjustRightInd w:val="0"/>
        <w:rPr>
          <w:noProof/>
          <w:lang w:val="en-US"/>
        </w:rPr>
      </w:pPr>
      <w:r w:rsidRPr="00926B24">
        <w:rPr>
          <w:noProof/>
          <w:lang w:val="en-US"/>
        </w:rPr>
        <w:lastRenderedPageBreak/>
        <w:t>Haywood, J., Donner, L., Jones, A. and Golaz, J.-C.: Global Indirect Radiative Forcing Caused by Aerosols: IPCC (2007) and Beyond, in Clouds in the Perturbed Climate System: Their Relationship to Energy Balance, Atmospheric Dynamics, and Precipitation, edited by J. Heintzenberg and R. Charlson, MIT Press., 2009.</w:t>
      </w:r>
    </w:p>
    <w:p w14:paraId="20EFB239" w14:textId="77777777" w:rsidR="00926B24" w:rsidRPr="00926B24" w:rsidRDefault="00926B24" w:rsidP="00926B24">
      <w:pPr>
        <w:widowControl w:val="0"/>
        <w:autoSpaceDE w:val="0"/>
        <w:autoSpaceDN w:val="0"/>
        <w:adjustRightInd w:val="0"/>
        <w:rPr>
          <w:noProof/>
          <w:lang w:val="en-US"/>
        </w:rPr>
      </w:pPr>
      <w:r w:rsidRPr="00926B24">
        <w:rPr>
          <w:noProof/>
          <w:lang w:val="en-US"/>
        </w:rPr>
        <w:t>Kim, D., Wang, C., Ekman, A. M. L., Barth, M. C. and Rasch, P. J.: Distribution and direct radiative forcing of carbonaceous and sulfate aerosols in an interactive size-resolving aerosol–climate model, J. Geophys. Res., 113(D16), D16309, doi:10.1029/2007JD009756, 2008.</w:t>
      </w:r>
    </w:p>
    <w:p w14:paraId="2694FCF1" w14:textId="77777777" w:rsidR="00926B24" w:rsidRPr="00926B24" w:rsidRDefault="00926B24" w:rsidP="00926B24">
      <w:pPr>
        <w:widowControl w:val="0"/>
        <w:autoSpaceDE w:val="0"/>
        <w:autoSpaceDN w:val="0"/>
        <w:adjustRightInd w:val="0"/>
        <w:rPr>
          <w:noProof/>
          <w:lang w:val="en-US"/>
        </w:rPr>
      </w:pPr>
      <w:r w:rsidRPr="00926B24">
        <w:rPr>
          <w:noProof/>
          <w:lang w:val="en-US"/>
        </w:rPr>
        <w:t>Kim, D., Wang, C., Ekman, A. M. L., Barth, M. C. and Lee, D.-I.: The responses of cloudiness to the direct radiative effect of sulfate and carbonaceous aerosols, J. Geophys. Res. Atmos., 119(3), 1172–1185, doi:10.1002/2013JD020529, 2014.</w:t>
      </w:r>
    </w:p>
    <w:p w14:paraId="3CB860EC" w14:textId="77777777" w:rsidR="00926B24" w:rsidRPr="00926B24" w:rsidRDefault="00926B24" w:rsidP="00926B24">
      <w:pPr>
        <w:widowControl w:val="0"/>
        <w:autoSpaceDE w:val="0"/>
        <w:autoSpaceDN w:val="0"/>
        <w:adjustRightInd w:val="0"/>
        <w:rPr>
          <w:noProof/>
          <w:lang w:val="en-US"/>
        </w:rPr>
      </w:pPr>
      <w:r w:rsidRPr="00926B24">
        <w:rPr>
          <w:noProof/>
          <w:lang w:val="en-US"/>
        </w:rPr>
        <w:t>Lamarque, J.-F., Bond, T. C., Eyring, V., Granier, C., Heil, A., Klimont, Z., Lee, D., Liousse, C., Mieville, A., Owen, B., Schultz, M. G., Shindell, D., Smith, S. J., Stehfest, E., Van Aardenne, J., Cooper, O. R., Kainuma, M., Mahowald, N., McConnell, J. R., Naik, V., Riahi, K. and van Vuuren, D. P.: Historical (1850–2000) gridded anthropogenic and biomass burning emissions of reactive gases and aerosols: methodology and application, Atmos. Chem. Phys., 10(15), 7017–7039, doi:10.5194/acp-10-7017-2010, 2010.</w:t>
      </w:r>
    </w:p>
    <w:p w14:paraId="086B207E" w14:textId="77777777" w:rsidR="00926B24" w:rsidRPr="00926B24" w:rsidRDefault="00926B24" w:rsidP="00926B24">
      <w:pPr>
        <w:widowControl w:val="0"/>
        <w:autoSpaceDE w:val="0"/>
        <w:autoSpaceDN w:val="0"/>
        <w:adjustRightInd w:val="0"/>
        <w:rPr>
          <w:noProof/>
          <w:lang w:val="en-US"/>
        </w:rPr>
      </w:pPr>
      <w:r w:rsidRPr="00926B24">
        <w:rPr>
          <w:noProof/>
          <w:lang w:val="en-US"/>
        </w:rPr>
        <w:t>Liu, X., Easter, R. C., Ghan, S. J., Zaveri, R., Rasch, P., Shi, X., Lamarque, J.-F., Gettelman, A., Morrison, H., Vitt, F., Conley, A., Park, S., Neale, R., Hannay, C., Ekman, A. M. L., Hess, P., Mahowald, N., Collins, W., Iacono, M. J., Bretherton, C. S., Flanner, M. G. and Mitchell, D.: Toward a minimal representation of aerosols in climate models: description and evaluation in the Community Atmosphere Model CAM5, Geosci. Model Dev., 5(3), 709–739, doi:10.5194/gmd-5-709-2012, 2012.</w:t>
      </w:r>
    </w:p>
    <w:p w14:paraId="10CA44B0" w14:textId="77777777" w:rsidR="00926B24" w:rsidRPr="00926B24" w:rsidRDefault="00926B24" w:rsidP="00926B24">
      <w:pPr>
        <w:widowControl w:val="0"/>
        <w:autoSpaceDE w:val="0"/>
        <w:autoSpaceDN w:val="0"/>
        <w:adjustRightInd w:val="0"/>
        <w:rPr>
          <w:noProof/>
          <w:lang w:val="en-US"/>
        </w:rPr>
      </w:pPr>
      <w:r w:rsidRPr="00926B24">
        <w:rPr>
          <w:noProof/>
          <w:lang w:val="en-US"/>
        </w:rPr>
        <w:t>Liu, X., Ma, P.-L., Wang, H., Tilmes, S., Singh, B., Easter, R. C., Ghan, S. J. and Rasch, P. J.: Description and evaluation of a new four-mode version of the Modal Aerosol Module (MAM4) within version 5.3 of the Community Atmosphere Model, Geosci. Model Dev., 9(2), 505–522, doi:10.5194/gmd-9-505-2016, 2016.</w:t>
      </w:r>
    </w:p>
    <w:p w14:paraId="3AB9CF48" w14:textId="77777777" w:rsidR="00926B24" w:rsidRPr="00926B24" w:rsidRDefault="00926B24" w:rsidP="00926B24">
      <w:pPr>
        <w:widowControl w:val="0"/>
        <w:autoSpaceDE w:val="0"/>
        <w:autoSpaceDN w:val="0"/>
        <w:adjustRightInd w:val="0"/>
        <w:rPr>
          <w:noProof/>
          <w:lang w:val="en-US"/>
        </w:rPr>
      </w:pPr>
      <w:r w:rsidRPr="00926B24">
        <w:rPr>
          <w:noProof/>
          <w:lang w:val="en-US"/>
        </w:rPr>
        <w:t>Morrison, H. and Gettelman, A.: A New Two-Moment Bulk Stratiform Cloud Microphysics Scheme in the Community Atmosphere Model, Version 3 (CAM3). Part I: Description and Numerical Tests, J. Clim., 21(15), 3642–3659, doi:10.1175/2008JCLI2105.1, 2008.</w:t>
      </w:r>
    </w:p>
    <w:p w14:paraId="0551D19B" w14:textId="77777777" w:rsidR="00926B24" w:rsidRPr="00926B24" w:rsidRDefault="00926B24" w:rsidP="00926B24">
      <w:pPr>
        <w:widowControl w:val="0"/>
        <w:autoSpaceDE w:val="0"/>
        <w:autoSpaceDN w:val="0"/>
        <w:adjustRightInd w:val="0"/>
        <w:rPr>
          <w:noProof/>
          <w:lang w:val="en-US"/>
        </w:rPr>
      </w:pPr>
      <w:r w:rsidRPr="00926B24">
        <w:rPr>
          <w:noProof/>
          <w:lang w:val="en-US"/>
        </w:rPr>
        <w:t>Rothenberg, D. and Wang, C.: Metamodeling of Droplet Activation for Global Climate Models, J. Atmos. Sci., 73(3), 1255–1272, doi:10.1175/JAS-D-15-0223.1, 2016.</w:t>
      </w:r>
    </w:p>
    <w:p w14:paraId="2EE2CF9F" w14:textId="77777777" w:rsidR="00926B24" w:rsidRPr="00926B24" w:rsidRDefault="00926B24" w:rsidP="00926B24">
      <w:pPr>
        <w:widowControl w:val="0"/>
        <w:autoSpaceDE w:val="0"/>
        <w:autoSpaceDN w:val="0"/>
        <w:adjustRightInd w:val="0"/>
        <w:rPr>
          <w:noProof/>
          <w:lang w:val="en-US"/>
        </w:rPr>
      </w:pPr>
      <w:r w:rsidRPr="00926B24">
        <w:rPr>
          <w:noProof/>
          <w:lang w:val="en-US"/>
        </w:rPr>
        <w:t>Rothenberg, D. and Wang, C.: An aerosol activation metamodel of v1.2.0 of the pyrcel cloud parcel model: development and offline assessment for use in an aerosol–climate model, Geosci. Model Dev., 10(4), 1817–1833, doi:10.5194/gmd-10-1817-2017, 2017.</w:t>
      </w:r>
    </w:p>
    <w:p w14:paraId="4E43D5F6" w14:textId="77777777" w:rsidR="00926B24" w:rsidRPr="00926B24" w:rsidRDefault="00926B24" w:rsidP="00926B24">
      <w:pPr>
        <w:widowControl w:val="0"/>
        <w:autoSpaceDE w:val="0"/>
        <w:autoSpaceDN w:val="0"/>
        <w:adjustRightInd w:val="0"/>
        <w:rPr>
          <w:noProof/>
          <w:lang w:val="en-US"/>
        </w:rPr>
      </w:pPr>
      <w:r w:rsidRPr="00926B24">
        <w:rPr>
          <w:noProof/>
          <w:lang w:val="en-US"/>
        </w:rPr>
        <w:t>Rothenberg, D., Avramov, A. and Wang, C.: On the representation of aerosol activation and its influence on model-derived estimates of the aerosol indirect effect, Atmos. Chem. Phys. Discuss., (August), 1–35, doi:10.5194/acp-2017-680, 2017.</w:t>
      </w:r>
    </w:p>
    <w:p w14:paraId="1B7417FC" w14:textId="77777777" w:rsidR="00926B24" w:rsidRPr="00926B24" w:rsidRDefault="00926B24" w:rsidP="00926B24">
      <w:pPr>
        <w:widowControl w:val="0"/>
        <w:autoSpaceDE w:val="0"/>
        <w:autoSpaceDN w:val="0"/>
        <w:adjustRightInd w:val="0"/>
        <w:rPr>
          <w:noProof/>
          <w:lang w:val="en-US"/>
        </w:rPr>
      </w:pPr>
      <w:r w:rsidRPr="00926B24">
        <w:rPr>
          <w:noProof/>
          <w:lang w:val="en-US"/>
        </w:rPr>
        <w:t>Shindell, D. T., Lamarque, J.-F., Schulz, M., Flanner, M., Jiao, C., Chin, M., Young, P. J., Lee, Y. H., Rotstayn, L., Mahowald, N., Milly, G., Faluvegi, G., Balkanski, Y., Collins, W. J., Conley,  a. J., Dalsoren, S., Easter, R., Ghan, S., Horowitz, L., Liu, X., Myhre, G., Nagashima, T., Naik, V., Rumbold, S. T., Skeie, R., Sudo, K., Szopa, S., Takemura, T., Voulgarakis, A., Yoon, J.-H. and Lo, F.: Radiative forcing in the ACCMIP historical and future climate simulations, Atmos. Chem. Phys., 13(6), 2939–2974, doi:10.5194/acp-13-2939-2013, 2013.</w:t>
      </w:r>
    </w:p>
    <w:p w14:paraId="4FC8DB50" w14:textId="77777777" w:rsidR="00926B24" w:rsidRPr="00926B24" w:rsidRDefault="00926B24" w:rsidP="00926B24">
      <w:pPr>
        <w:widowControl w:val="0"/>
        <w:autoSpaceDE w:val="0"/>
        <w:autoSpaceDN w:val="0"/>
        <w:adjustRightInd w:val="0"/>
        <w:rPr>
          <w:noProof/>
          <w:lang w:val="en-US"/>
        </w:rPr>
      </w:pPr>
      <w:r w:rsidRPr="00926B24">
        <w:rPr>
          <w:noProof/>
          <w:lang w:val="en-US"/>
        </w:rPr>
        <w:t>Wang, C.: A modeling study of the response of tropical deep convection to the increase of cloud condensation nuclei concentration: 1. Dynamics and microphysics, J. Geophys. Res., 110(D21), D21211, doi:10.1029/2004JD005720, 2005a.</w:t>
      </w:r>
    </w:p>
    <w:p w14:paraId="679271D0" w14:textId="77777777" w:rsidR="00926B24" w:rsidRPr="00926B24" w:rsidRDefault="00926B24" w:rsidP="00926B24">
      <w:pPr>
        <w:widowControl w:val="0"/>
        <w:autoSpaceDE w:val="0"/>
        <w:autoSpaceDN w:val="0"/>
        <w:adjustRightInd w:val="0"/>
        <w:rPr>
          <w:noProof/>
          <w:lang w:val="en-US"/>
        </w:rPr>
      </w:pPr>
      <w:r w:rsidRPr="00926B24">
        <w:rPr>
          <w:noProof/>
          <w:lang w:val="en-US"/>
        </w:rPr>
        <w:t>Wang, C.: A modeling study of the response of tropical deep convection to the increase of cloud condensation nuclei concentration: 2. Radiation and tropospheric chemistry, J. Geophys. Res., 110(D22), D22204, doi:10.1029/2005JD005829, 2005b.</w:t>
      </w:r>
    </w:p>
    <w:p w14:paraId="78252C06" w14:textId="77777777" w:rsidR="00926B24" w:rsidRPr="00926B24" w:rsidRDefault="00926B24" w:rsidP="00926B24">
      <w:pPr>
        <w:widowControl w:val="0"/>
        <w:autoSpaceDE w:val="0"/>
        <w:autoSpaceDN w:val="0"/>
        <w:adjustRightInd w:val="0"/>
        <w:rPr>
          <w:noProof/>
        </w:rPr>
      </w:pPr>
      <w:r w:rsidRPr="00926B24">
        <w:rPr>
          <w:noProof/>
          <w:lang w:val="en-US"/>
        </w:rPr>
        <w:t>Wilson, J., Cuvelier, C. and Raes, F.: A modeling study of global mixed aerosol fields, J. Geophys. Res. Atmos., 106(D24), 34081–34108, doi:10.1029/2000JD000198, 2001.</w:t>
      </w:r>
    </w:p>
    <w:p w14:paraId="39BD546E" w14:textId="3C7E349D" w:rsidR="005C101B" w:rsidRDefault="00B431CE" w:rsidP="00926B24">
      <w:pPr>
        <w:widowControl w:val="0"/>
        <w:autoSpaceDE w:val="0"/>
        <w:autoSpaceDN w:val="0"/>
        <w:adjustRightInd w:val="0"/>
      </w:pPr>
      <w:r>
        <w:fldChar w:fldCharType="end"/>
      </w:r>
    </w:p>
    <w:p w14:paraId="31AFD2B6" w14:textId="612D126B" w:rsidR="00B431CE" w:rsidRDefault="005C101B" w:rsidP="005C101B">
      <w:pPr>
        <w:pStyle w:val="Heading1"/>
      </w:pPr>
      <w:r>
        <w:br w:type="column"/>
        <w:t>Tables</w:t>
      </w:r>
    </w:p>
    <w:p w14:paraId="367574E7" w14:textId="129A1F1D" w:rsidR="005C1202" w:rsidRDefault="001C4A59" w:rsidP="003F2576">
      <w:pPr>
        <w:pStyle w:val="Caption"/>
      </w:pPr>
      <w:r>
        <w:t xml:space="preserve">Table 1: </w:t>
      </w:r>
      <w:r w:rsidR="002A11A2">
        <w:t>R</w:t>
      </w:r>
      <w:r w:rsidR="00032A55">
        <w:t>esu</w:t>
      </w:r>
      <w:r w:rsidR="00587713">
        <w:t xml:space="preserve">lts from </w:t>
      </w:r>
      <w:r w:rsidR="005C1202">
        <w:t xml:space="preserve">six timing simulations.  </w:t>
      </w:r>
      <w:r w:rsidR="005C1202" w:rsidRPr="00032A55">
        <w:t>Ea</w:t>
      </w:r>
      <w:r w:rsidR="005C1202">
        <w:t>ch of these simulations consists of “</w:t>
      </w:r>
      <w:r w:rsidR="005C1202" w:rsidRPr="00032A55">
        <w:rPr>
          <w:lang w:val="en-SG"/>
        </w:rPr>
        <w:t>20-day model runs with restarts and history turned off”</w:t>
      </w:r>
      <w:r w:rsidR="005C1202">
        <w:rPr>
          <w:lang w:val="en-SG"/>
        </w:rPr>
        <w:t xml:space="preserve"> </w:t>
      </w:r>
      <w:r w:rsidR="005C1202">
        <w:fldChar w:fldCharType="begin" w:fldLock="1"/>
      </w:r>
      <w:r w:rsidR="00865280">
        <w:instrText>ADDIN CSL_CITATION { "citationItems" : [ { "id" : "ITEM-1", "itemData" : { "abstract" : "This guide instructs both novice and experienced users on building and running CESM. If you are a new user, we recommend that the introductory sections be read before moving onto other sections or the Quick Start procedure. This document is written so that, as much as possible, individual sections stand on their own and the user\u2019s guide can be scanned and sections read in a relatively ad hoc order. In addition, the web version provides clickable links that tie different sections together.", "author" : [ { "dropping-particle" : "", "family" : "CESM Software Engineering Group", "given" : "", "non-dropping-particle" : "", "parse-names" : false, "suffix" : "" } ], "id" : "ITEM-1", "issued" : { "date-parts" : [ [ "2015" ] ] }, "title" : "CESM User's Guide (CESM1.2 Release Series User's Guide)", "type" : "article-journal" }, "uris" : [ "http://www.mendeley.com/documents/?uuid=3eb863a9-3964-47b4-809e-3fc00ecc0334" ] } ], "mendeley" : { "formattedCitation" : "(CESM Software Engineering Group, 2015)", "plainTextFormattedCitation" : "(CESM Software Engineering Group, 2015)", "previouslyFormattedCitation" : "(CESM Software Engineering Group, 2015)" }, "properties" : { "noteIndex" : 5 }, "schema" : "https://github.com/citation-style-language/schema/raw/master/csl-citation.json" }</w:instrText>
      </w:r>
      <w:r w:rsidR="005C1202">
        <w:fldChar w:fldCharType="separate"/>
      </w:r>
      <w:r w:rsidR="00E01FFA" w:rsidRPr="00E01FFA">
        <w:rPr>
          <w:b w:val="0"/>
          <w:noProof/>
        </w:rPr>
        <w:t>(CESM Software Engineering Group, 2015)</w:t>
      </w:r>
      <w:r w:rsidR="005C1202">
        <w:fldChar w:fldCharType="end"/>
      </w:r>
      <w:r w:rsidR="005C1202">
        <w:t>, r</w:t>
      </w:r>
      <w:r w:rsidR="005C1202" w:rsidRPr="00032A55">
        <w:t>epeated five times in order to assess variability.</w:t>
      </w:r>
      <w:r w:rsidR="005C1202">
        <w:t xml:space="preserve">  The repetition of each simulation allows standard errors to be calculated via calculation of corrected sample standard deviation.  For consistency, all runs have been submitted on the same day.  For each run, 720 processors, spread across 20 nodes on Cheyenne </w:t>
      </w:r>
      <w:r w:rsidR="005C1202" w:rsidRPr="003F2576">
        <w:rPr>
          <w:lang w:val="en-SG"/>
        </w:rPr>
        <w:t>(doi:10.5065/D6RX99HX)</w:t>
      </w:r>
      <w:r w:rsidR="005C1202">
        <w:t xml:space="preserve">, have been used.  As with the year-2000 comparison simulations (Section 2.4), a model resolution of </w:t>
      </w:r>
      <w:r w:rsidR="005C1202" w:rsidRPr="003F2576">
        <w:rPr>
          <w:lang w:val="en-US"/>
        </w:rPr>
        <w:t>1.9</w:t>
      </w:r>
      <w:r w:rsidR="005C1202">
        <w:rPr>
          <w:lang w:val="en-US"/>
        </w:rPr>
        <w:t>°</w:t>
      </w:r>
      <w:r w:rsidR="005C1202" w:rsidRPr="003F2576">
        <w:rPr>
          <w:lang w:val="en-US"/>
        </w:rPr>
        <w:t xml:space="preserve"> × 2.5</w:t>
      </w:r>
      <w:r w:rsidR="005C1202">
        <w:rPr>
          <w:lang w:val="en-US"/>
        </w:rPr>
        <w:t>°</w:t>
      </w:r>
      <w:r w:rsidR="005C1202" w:rsidRPr="003F2576">
        <w:rPr>
          <w:lang w:val="en-US"/>
        </w:rPr>
        <w:t xml:space="preserve"> </w:t>
      </w:r>
      <w:r w:rsidR="005C1202">
        <w:rPr>
          <w:lang w:val="en-US"/>
        </w:rPr>
        <w:t xml:space="preserve">is used, </w:t>
      </w:r>
      <w:r w:rsidR="005C1202">
        <w:t>SSTs and greenhouse gas concentrations are prescribed using year-2000 climatological values, and aerosol and aerosol precursor emissions follow year-2000 emissions.</w:t>
      </w:r>
      <w:r w:rsidR="006C7527">
        <w:t xml:space="preserve">  </w:t>
      </w:r>
      <w:r w:rsidR="00091DE4">
        <w:t>In contrast to the comparison simulations, COSP</w:t>
      </w:r>
      <w:r w:rsidR="00FF67D8">
        <w:t xml:space="preserve"> has not been used in these timing simulations</w:t>
      </w:r>
      <w:r w:rsidR="00091DE4">
        <w:t xml:space="preserve">.  </w:t>
      </w:r>
      <w:r w:rsidR="006C7527">
        <w:t>The simulation costs shown represent the total cost of all model components, including components (such as the land scheme) that do not directly interact with the aerosol model.</w:t>
      </w:r>
    </w:p>
    <w:tbl>
      <w:tblPr>
        <w:tblStyle w:val="TableGrid"/>
        <w:tblW w:w="0" w:type="auto"/>
        <w:tblLook w:val="04A0" w:firstRow="1" w:lastRow="0" w:firstColumn="1" w:lastColumn="0" w:noHBand="0" w:noVBand="1"/>
      </w:tblPr>
      <w:tblGrid>
        <w:gridCol w:w="850"/>
        <w:gridCol w:w="1116"/>
        <w:gridCol w:w="4184"/>
        <w:gridCol w:w="2050"/>
        <w:gridCol w:w="2051"/>
      </w:tblGrid>
      <w:tr w:rsidR="006C7527" w14:paraId="27D9BACA" w14:textId="77777777" w:rsidTr="006C7527">
        <w:tc>
          <w:tcPr>
            <w:tcW w:w="850" w:type="dxa"/>
          </w:tcPr>
          <w:p w14:paraId="202D0529" w14:textId="46ED9432" w:rsidR="005C1202" w:rsidRDefault="005C1202" w:rsidP="006C7527">
            <w:pPr>
              <w:jc w:val="left"/>
            </w:pPr>
            <w:r>
              <w:t>Aerosol model</w:t>
            </w:r>
          </w:p>
        </w:tc>
        <w:tc>
          <w:tcPr>
            <w:tcW w:w="1116" w:type="dxa"/>
          </w:tcPr>
          <w:p w14:paraId="7A2BADCA" w14:textId="76E9EB0B" w:rsidR="005C1202" w:rsidRDefault="005C1202" w:rsidP="006C7527">
            <w:pPr>
              <w:jc w:val="left"/>
            </w:pPr>
            <w:r>
              <w:t>Clean-sky radiation diagnostics</w:t>
            </w:r>
          </w:p>
        </w:tc>
        <w:tc>
          <w:tcPr>
            <w:tcW w:w="4184" w:type="dxa"/>
          </w:tcPr>
          <w:p w14:paraId="78B70B8D" w14:textId="06EAF82A" w:rsidR="005C1202" w:rsidRDefault="005C1202" w:rsidP="006C7527">
            <w:pPr>
              <w:jc w:val="left"/>
            </w:pPr>
            <w:r>
              <w:t>Notes</w:t>
            </w:r>
          </w:p>
        </w:tc>
        <w:tc>
          <w:tcPr>
            <w:tcW w:w="2050" w:type="dxa"/>
          </w:tcPr>
          <w:p w14:paraId="21431317" w14:textId="2D7BD099" w:rsidR="005C1202" w:rsidRPr="006C7527" w:rsidRDefault="00C550A6" w:rsidP="006C7527">
            <w:pPr>
              <w:jc w:val="left"/>
              <w:rPr>
                <w:b/>
                <w:bCs/>
                <w:sz w:val="18"/>
                <w:szCs w:val="18"/>
                <w:lang w:val="en-SG"/>
              </w:rPr>
            </w:pPr>
            <w:r>
              <w:t>CESM s</w:t>
            </w:r>
            <w:r w:rsidR="006C7527">
              <w:t xml:space="preserve">imulation cost </w:t>
            </w:r>
            <w:r w:rsidR="005C1202" w:rsidRPr="005C1202">
              <w:rPr>
                <w:b/>
                <w:bCs/>
                <w:sz w:val="18"/>
                <w:szCs w:val="18"/>
                <w:lang w:val="en-SG"/>
              </w:rPr>
              <w:br/>
              <w:t>±</w:t>
            </w:r>
            <w:r w:rsidR="005C1202">
              <w:rPr>
                <w:lang w:val="en-SG"/>
              </w:rPr>
              <w:t xml:space="preserve"> </w:t>
            </w:r>
            <w:r w:rsidR="006C7527">
              <w:t>standard error</w:t>
            </w:r>
            <w:r w:rsidR="005C1202">
              <w:t xml:space="preserve">, </w:t>
            </w:r>
            <w:r w:rsidR="006C7527">
              <w:t>(</w:t>
            </w:r>
            <w:r w:rsidR="005C1202">
              <w:rPr>
                <w:lang w:val="en-SG"/>
              </w:rPr>
              <w:t>processor hours / model year</w:t>
            </w:r>
            <w:r w:rsidR="006C7527">
              <w:rPr>
                <w:lang w:val="en-SG"/>
              </w:rPr>
              <w:t>)</w:t>
            </w:r>
          </w:p>
        </w:tc>
        <w:tc>
          <w:tcPr>
            <w:tcW w:w="2051" w:type="dxa"/>
          </w:tcPr>
          <w:p w14:paraId="25401E5E" w14:textId="505EF6E3" w:rsidR="005C1202" w:rsidRPr="006C7527" w:rsidRDefault="00F17E56" w:rsidP="000A4C6C">
            <w:pPr>
              <w:jc w:val="left"/>
              <w:rPr>
                <w:bCs/>
                <w:lang w:val="en-SG"/>
              </w:rPr>
            </w:pPr>
            <w:r>
              <w:rPr>
                <w:bCs/>
                <w:lang w:val="en-SG"/>
              </w:rPr>
              <w:t>Relative s</w:t>
            </w:r>
            <w:r w:rsidR="00C550A6">
              <w:rPr>
                <w:bCs/>
                <w:lang w:val="en-SG"/>
              </w:rPr>
              <w:t>imulation</w:t>
            </w:r>
            <w:r w:rsidR="006C7527">
              <w:rPr>
                <w:bCs/>
                <w:lang w:val="en-SG"/>
              </w:rPr>
              <w:t xml:space="preserve"> cost (</w:t>
            </w:r>
            <w:r w:rsidR="005C1202" w:rsidRPr="006C7527">
              <w:rPr>
                <w:bCs/>
                <w:lang w:val="en-SG"/>
              </w:rPr>
              <w:t xml:space="preserve">% above </w:t>
            </w:r>
            <w:r w:rsidR="005C1202" w:rsidRPr="006C7527">
              <w:rPr>
                <w:lang w:val="en-SG"/>
              </w:rPr>
              <w:t xml:space="preserve">MAM3 with clean-sky diagnostics </w:t>
            </w:r>
            <w:r w:rsidR="000A4C6C">
              <w:rPr>
                <w:lang w:val="en-SG"/>
              </w:rPr>
              <w:t>switched</w:t>
            </w:r>
            <w:r w:rsidR="005C1202" w:rsidRPr="006C7527">
              <w:rPr>
                <w:lang w:val="en-SG"/>
              </w:rPr>
              <w:t xml:space="preserve"> OFF</w:t>
            </w:r>
            <w:r w:rsidR="005C1202" w:rsidRPr="006C7527">
              <w:rPr>
                <w:bCs/>
                <w:lang w:val="en-SG"/>
              </w:rPr>
              <w:t>)</w:t>
            </w:r>
          </w:p>
        </w:tc>
      </w:tr>
      <w:tr w:rsidR="006C7527" w14:paraId="4FFB05E2" w14:textId="77777777" w:rsidTr="006C7527">
        <w:tc>
          <w:tcPr>
            <w:tcW w:w="850" w:type="dxa"/>
          </w:tcPr>
          <w:p w14:paraId="66DFAB86" w14:textId="5C4BF116" w:rsidR="005C1202" w:rsidRDefault="005C1202" w:rsidP="005C1202">
            <w:r>
              <w:t>MAM3</w:t>
            </w:r>
          </w:p>
        </w:tc>
        <w:tc>
          <w:tcPr>
            <w:tcW w:w="1116" w:type="dxa"/>
          </w:tcPr>
          <w:p w14:paraId="2DC43336" w14:textId="77308EAF" w:rsidR="005C1202" w:rsidRDefault="005C1202" w:rsidP="005C1202">
            <w:r>
              <w:t>OFF</w:t>
            </w:r>
          </w:p>
        </w:tc>
        <w:tc>
          <w:tcPr>
            <w:tcW w:w="4184" w:type="dxa"/>
          </w:tcPr>
          <w:p w14:paraId="5AED57F0" w14:textId="4C048203" w:rsidR="005C1202" w:rsidRDefault="005C1202" w:rsidP="00516000">
            <w:r>
              <w:t xml:space="preserve">Standard </w:t>
            </w:r>
            <w:r w:rsidR="00516000">
              <w:t>CAM5.3</w:t>
            </w:r>
          </w:p>
        </w:tc>
        <w:tc>
          <w:tcPr>
            <w:tcW w:w="2050" w:type="dxa"/>
          </w:tcPr>
          <w:p w14:paraId="5E536A4D" w14:textId="4B7090FE" w:rsidR="005C1202" w:rsidRPr="005C1202" w:rsidRDefault="005C1202" w:rsidP="006C7527">
            <w:pPr>
              <w:jc w:val="right"/>
              <w:rPr>
                <w:lang w:val="en-SG"/>
              </w:rPr>
            </w:pPr>
            <w:r w:rsidRPr="005C1202">
              <w:rPr>
                <w:lang w:val="en-SG"/>
              </w:rPr>
              <w:t>325.5±0.8</w:t>
            </w:r>
          </w:p>
        </w:tc>
        <w:tc>
          <w:tcPr>
            <w:tcW w:w="2051" w:type="dxa"/>
          </w:tcPr>
          <w:p w14:paraId="4121FD31" w14:textId="57105ABD" w:rsidR="005C1202" w:rsidRPr="006C7527" w:rsidRDefault="006C7527" w:rsidP="006C7527">
            <w:pPr>
              <w:jc w:val="right"/>
              <w:rPr>
                <w:lang w:val="en-SG"/>
              </w:rPr>
            </w:pPr>
            <w:r w:rsidRPr="006C7527">
              <w:rPr>
                <w:lang w:val="en-SG"/>
              </w:rPr>
              <w:t>0.0%</w:t>
            </w:r>
          </w:p>
        </w:tc>
      </w:tr>
      <w:tr w:rsidR="006C7527" w14:paraId="5ABDF77A" w14:textId="77777777" w:rsidTr="006C7527">
        <w:tc>
          <w:tcPr>
            <w:tcW w:w="850" w:type="dxa"/>
          </w:tcPr>
          <w:p w14:paraId="6C1D9B12" w14:textId="7273A232" w:rsidR="005C1202" w:rsidRDefault="005C1202" w:rsidP="005C1202">
            <w:r>
              <w:t>MAM7</w:t>
            </w:r>
          </w:p>
        </w:tc>
        <w:tc>
          <w:tcPr>
            <w:tcW w:w="1116" w:type="dxa"/>
          </w:tcPr>
          <w:p w14:paraId="46D2F7ED" w14:textId="0BBE3D93" w:rsidR="005C1202" w:rsidRDefault="005C1202" w:rsidP="005C1202">
            <w:r>
              <w:t>OFF</w:t>
            </w:r>
          </w:p>
        </w:tc>
        <w:tc>
          <w:tcPr>
            <w:tcW w:w="4184" w:type="dxa"/>
          </w:tcPr>
          <w:p w14:paraId="267E18A4" w14:textId="63FC8581" w:rsidR="005C1202" w:rsidRDefault="005C1202" w:rsidP="005C1202">
            <w:r>
              <w:t xml:space="preserve">Standard </w:t>
            </w:r>
            <w:r w:rsidR="00516000">
              <w:t xml:space="preserve">CAM5.3 + </w:t>
            </w:r>
            <w:r>
              <w:t>MAM7</w:t>
            </w:r>
          </w:p>
        </w:tc>
        <w:tc>
          <w:tcPr>
            <w:tcW w:w="2050" w:type="dxa"/>
          </w:tcPr>
          <w:p w14:paraId="4E840160" w14:textId="74860470" w:rsidR="005C1202" w:rsidRPr="006C7527" w:rsidRDefault="006C7527" w:rsidP="006C7527">
            <w:pPr>
              <w:jc w:val="right"/>
              <w:rPr>
                <w:lang w:val="en-SG"/>
              </w:rPr>
            </w:pPr>
            <w:r w:rsidRPr="006C7527">
              <w:rPr>
                <w:lang w:val="en-SG"/>
              </w:rPr>
              <w:t>435.6±1.5</w:t>
            </w:r>
          </w:p>
        </w:tc>
        <w:tc>
          <w:tcPr>
            <w:tcW w:w="2051" w:type="dxa"/>
          </w:tcPr>
          <w:p w14:paraId="3935A9C0" w14:textId="62516F69" w:rsidR="005C1202" w:rsidRPr="006C7527" w:rsidRDefault="006C7527" w:rsidP="006C7527">
            <w:pPr>
              <w:jc w:val="right"/>
              <w:rPr>
                <w:lang w:val="en-SG"/>
              </w:rPr>
            </w:pPr>
            <w:r w:rsidRPr="006C7527">
              <w:rPr>
                <w:lang w:val="en-SG"/>
              </w:rPr>
              <w:t>33.8%</w:t>
            </w:r>
          </w:p>
        </w:tc>
      </w:tr>
      <w:tr w:rsidR="006C7527" w14:paraId="7F5FCFF5" w14:textId="77777777" w:rsidTr="006C7527">
        <w:tc>
          <w:tcPr>
            <w:tcW w:w="850" w:type="dxa"/>
          </w:tcPr>
          <w:p w14:paraId="44CBDD29" w14:textId="6627BD8D" w:rsidR="005C1202" w:rsidRDefault="005C1202" w:rsidP="005C1202">
            <w:r>
              <w:t>MARC</w:t>
            </w:r>
          </w:p>
        </w:tc>
        <w:tc>
          <w:tcPr>
            <w:tcW w:w="1116" w:type="dxa"/>
          </w:tcPr>
          <w:p w14:paraId="5BF03F91" w14:textId="7452A1AE" w:rsidR="005C1202" w:rsidRDefault="005C1202" w:rsidP="005C1202">
            <w:r>
              <w:t>OFF</w:t>
            </w:r>
          </w:p>
        </w:tc>
        <w:tc>
          <w:tcPr>
            <w:tcW w:w="4184" w:type="dxa"/>
          </w:tcPr>
          <w:p w14:paraId="2AC37711" w14:textId="3C4386C8" w:rsidR="005C1202" w:rsidRDefault="000A4C6C" w:rsidP="000A4C6C">
            <w:r>
              <w:t>Clean</w:t>
            </w:r>
            <w:r w:rsidR="005C1202">
              <w:t>-sky diagnostics</w:t>
            </w:r>
            <w:r>
              <w:t xml:space="preserve"> switched off via modification of source code</w:t>
            </w:r>
          </w:p>
        </w:tc>
        <w:tc>
          <w:tcPr>
            <w:tcW w:w="2050" w:type="dxa"/>
          </w:tcPr>
          <w:p w14:paraId="4A5BFA9C" w14:textId="4D48D423" w:rsidR="00905793" w:rsidRPr="00905793" w:rsidRDefault="00905793" w:rsidP="00905793">
            <w:pPr>
              <w:jc w:val="right"/>
              <w:rPr>
                <w:lang w:val="en-SG"/>
              </w:rPr>
            </w:pPr>
            <w:r w:rsidRPr="00905793">
              <w:rPr>
                <w:lang w:val="en-SG"/>
              </w:rPr>
              <w:t>344.3±0.7</w:t>
            </w:r>
          </w:p>
          <w:p w14:paraId="27BB9567" w14:textId="3808F2EB" w:rsidR="005C1202" w:rsidRPr="006C7527" w:rsidRDefault="005C1202" w:rsidP="006C7527">
            <w:pPr>
              <w:jc w:val="right"/>
              <w:rPr>
                <w:lang w:val="en-SG"/>
              </w:rPr>
            </w:pPr>
          </w:p>
        </w:tc>
        <w:tc>
          <w:tcPr>
            <w:tcW w:w="2051" w:type="dxa"/>
          </w:tcPr>
          <w:p w14:paraId="625F5C2B" w14:textId="67CB25F9" w:rsidR="005C1202" w:rsidRPr="006C7527" w:rsidRDefault="006C7527" w:rsidP="006C7527">
            <w:pPr>
              <w:jc w:val="right"/>
              <w:rPr>
                <w:lang w:val="en-SG"/>
              </w:rPr>
            </w:pPr>
            <w:r w:rsidRPr="006C7527">
              <w:rPr>
                <w:lang w:val="en-SG"/>
              </w:rPr>
              <w:t>5.8%</w:t>
            </w:r>
          </w:p>
        </w:tc>
      </w:tr>
      <w:tr w:rsidR="006C7527" w14:paraId="77AC1CA4" w14:textId="77777777" w:rsidTr="006C7527">
        <w:tc>
          <w:tcPr>
            <w:tcW w:w="850" w:type="dxa"/>
          </w:tcPr>
          <w:p w14:paraId="19B9F141" w14:textId="62786D01" w:rsidR="005C1202" w:rsidRDefault="005C1202" w:rsidP="005C1202">
            <w:r>
              <w:t>MAM3</w:t>
            </w:r>
          </w:p>
        </w:tc>
        <w:tc>
          <w:tcPr>
            <w:tcW w:w="1116" w:type="dxa"/>
          </w:tcPr>
          <w:p w14:paraId="0D68F8D9" w14:textId="7BE4D500" w:rsidR="005C1202" w:rsidRDefault="005C1202" w:rsidP="005C1202">
            <w:r>
              <w:t>ON</w:t>
            </w:r>
          </w:p>
        </w:tc>
        <w:tc>
          <w:tcPr>
            <w:tcW w:w="4184" w:type="dxa"/>
          </w:tcPr>
          <w:p w14:paraId="0F1F5315" w14:textId="36B016CE" w:rsidR="005C1202" w:rsidRDefault="005C1202" w:rsidP="000A4C6C">
            <w:r>
              <w:t>Diagnostic clean-sky radi</w:t>
            </w:r>
            <w:r w:rsidR="006C7527">
              <w:t>a</w:t>
            </w:r>
            <w:r>
              <w:t xml:space="preserve">tion call specified in </w:t>
            </w:r>
            <w:r w:rsidR="000A4C6C">
              <w:t>simulation</w:t>
            </w:r>
            <w:r w:rsidR="006C7527">
              <w:t xml:space="preserve"> </w:t>
            </w:r>
            <w:r>
              <w:t>namelist</w:t>
            </w:r>
          </w:p>
        </w:tc>
        <w:tc>
          <w:tcPr>
            <w:tcW w:w="2050" w:type="dxa"/>
          </w:tcPr>
          <w:p w14:paraId="689A98E5" w14:textId="27DE3390" w:rsidR="005C1202" w:rsidRPr="005C1202" w:rsidRDefault="005C1202" w:rsidP="006C7527">
            <w:pPr>
              <w:jc w:val="right"/>
              <w:rPr>
                <w:lang w:val="en-SG"/>
              </w:rPr>
            </w:pPr>
            <w:r w:rsidRPr="005C1202">
              <w:rPr>
                <w:lang w:val="en-SG"/>
              </w:rPr>
              <w:t>362.3±0.8</w:t>
            </w:r>
          </w:p>
          <w:p w14:paraId="3FC31396" w14:textId="77777777" w:rsidR="005C1202" w:rsidRDefault="005C1202" w:rsidP="006C7527">
            <w:pPr>
              <w:jc w:val="right"/>
            </w:pPr>
          </w:p>
        </w:tc>
        <w:tc>
          <w:tcPr>
            <w:tcW w:w="2051" w:type="dxa"/>
          </w:tcPr>
          <w:p w14:paraId="39D33BDB" w14:textId="59F9D462" w:rsidR="005C1202" w:rsidRPr="006C7527" w:rsidRDefault="006C7527" w:rsidP="006C7527">
            <w:pPr>
              <w:jc w:val="right"/>
              <w:rPr>
                <w:lang w:val="en-SG"/>
              </w:rPr>
            </w:pPr>
            <w:r w:rsidRPr="006C7527">
              <w:rPr>
                <w:lang w:val="en-SG"/>
              </w:rPr>
              <w:t>11.3%</w:t>
            </w:r>
          </w:p>
        </w:tc>
      </w:tr>
      <w:tr w:rsidR="006C7527" w14:paraId="790DD49E" w14:textId="77777777" w:rsidTr="006C7527">
        <w:tc>
          <w:tcPr>
            <w:tcW w:w="850" w:type="dxa"/>
          </w:tcPr>
          <w:p w14:paraId="20D3C8D9" w14:textId="1205C35E" w:rsidR="005C1202" w:rsidRDefault="005C1202" w:rsidP="005C1202">
            <w:r>
              <w:t>MAM7</w:t>
            </w:r>
          </w:p>
        </w:tc>
        <w:tc>
          <w:tcPr>
            <w:tcW w:w="1116" w:type="dxa"/>
          </w:tcPr>
          <w:p w14:paraId="77CCFDAD" w14:textId="33854FD3" w:rsidR="005C1202" w:rsidRDefault="005C1202" w:rsidP="005C1202">
            <w:r>
              <w:t>ON</w:t>
            </w:r>
          </w:p>
        </w:tc>
        <w:tc>
          <w:tcPr>
            <w:tcW w:w="4184" w:type="dxa"/>
          </w:tcPr>
          <w:p w14:paraId="0E2CD5AE" w14:textId="0B795058" w:rsidR="005C1202" w:rsidRDefault="005C1202" w:rsidP="005C1202">
            <w:r>
              <w:t>Diagnostic clean-sky radi</w:t>
            </w:r>
            <w:r w:rsidR="006C7527">
              <w:t>a</w:t>
            </w:r>
            <w:r>
              <w:t xml:space="preserve">tion call specified in </w:t>
            </w:r>
            <w:r w:rsidR="006C7527">
              <w:t xml:space="preserve">simulation </w:t>
            </w:r>
            <w:r>
              <w:t>namelist</w:t>
            </w:r>
          </w:p>
        </w:tc>
        <w:tc>
          <w:tcPr>
            <w:tcW w:w="2050" w:type="dxa"/>
          </w:tcPr>
          <w:p w14:paraId="6A03521C" w14:textId="3CCC0EB1" w:rsidR="006C7527" w:rsidRPr="006C7527" w:rsidRDefault="006C7527" w:rsidP="006C7527">
            <w:pPr>
              <w:jc w:val="right"/>
              <w:rPr>
                <w:lang w:val="en-SG"/>
              </w:rPr>
            </w:pPr>
            <w:r w:rsidRPr="006C7527">
              <w:rPr>
                <w:lang w:val="en-SG"/>
              </w:rPr>
              <w:t>472.2±1.0</w:t>
            </w:r>
          </w:p>
          <w:p w14:paraId="690E2330" w14:textId="77777777" w:rsidR="005C1202" w:rsidRDefault="005C1202" w:rsidP="006C7527">
            <w:pPr>
              <w:jc w:val="right"/>
            </w:pPr>
          </w:p>
        </w:tc>
        <w:tc>
          <w:tcPr>
            <w:tcW w:w="2051" w:type="dxa"/>
          </w:tcPr>
          <w:p w14:paraId="5E68E45E" w14:textId="2EC9C0EC" w:rsidR="005C1202" w:rsidRPr="006C7527" w:rsidRDefault="006C7527" w:rsidP="006C7527">
            <w:pPr>
              <w:jc w:val="right"/>
              <w:rPr>
                <w:lang w:val="en-SG"/>
              </w:rPr>
            </w:pPr>
            <w:r w:rsidRPr="006C7527">
              <w:rPr>
                <w:lang w:val="en-SG"/>
              </w:rPr>
              <w:t>45.1%</w:t>
            </w:r>
          </w:p>
        </w:tc>
      </w:tr>
      <w:tr w:rsidR="006C7527" w14:paraId="57D85E3E" w14:textId="77777777" w:rsidTr="006C7527">
        <w:tc>
          <w:tcPr>
            <w:tcW w:w="850" w:type="dxa"/>
          </w:tcPr>
          <w:p w14:paraId="22A2B5E0" w14:textId="7F9CC756" w:rsidR="005C1202" w:rsidRDefault="005C1202" w:rsidP="005C1202">
            <w:r>
              <w:t>MARC</w:t>
            </w:r>
          </w:p>
        </w:tc>
        <w:tc>
          <w:tcPr>
            <w:tcW w:w="1116" w:type="dxa"/>
          </w:tcPr>
          <w:p w14:paraId="57280B3F" w14:textId="1B764660" w:rsidR="005C1202" w:rsidRDefault="005C1202" w:rsidP="005C1202">
            <w:r>
              <w:t>ON</w:t>
            </w:r>
          </w:p>
        </w:tc>
        <w:tc>
          <w:tcPr>
            <w:tcW w:w="4184" w:type="dxa"/>
          </w:tcPr>
          <w:p w14:paraId="3644448E" w14:textId="691057D1" w:rsidR="005C1202" w:rsidRDefault="005C1202" w:rsidP="00516000">
            <w:r>
              <w:t xml:space="preserve">Standard </w:t>
            </w:r>
            <w:r w:rsidR="00516000">
              <w:t>CAM5.3-MARC-ARG</w:t>
            </w:r>
          </w:p>
        </w:tc>
        <w:tc>
          <w:tcPr>
            <w:tcW w:w="2050" w:type="dxa"/>
          </w:tcPr>
          <w:p w14:paraId="7406DF2A" w14:textId="5352181A" w:rsidR="005C1202" w:rsidRPr="006C7527" w:rsidRDefault="006C7527" w:rsidP="006C7527">
            <w:pPr>
              <w:jc w:val="right"/>
              <w:rPr>
                <w:lang w:val="en-SG"/>
              </w:rPr>
            </w:pPr>
            <w:r w:rsidRPr="006C7527">
              <w:rPr>
                <w:lang w:val="en-SG"/>
              </w:rPr>
              <w:t>361.1±0.7</w:t>
            </w:r>
          </w:p>
        </w:tc>
        <w:tc>
          <w:tcPr>
            <w:tcW w:w="2051" w:type="dxa"/>
          </w:tcPr>
          <w:p w14:paraId="46AC3775" w14:textId="6776C10D" w:rsidR="005C1202" w:rsidRPr="006C7527" w:rsidRDefault="006C7527" w:rsidP="006C7527">
            <w:pPr>
              <w:jc w:val="right"/>
              <w:rPr>
                <w:lang w:val="en-SG"/>
              </w:rPr>
            </w:pPr>
            <w:r w:rsidRPr="006C7527">
              <w:rPr>
                <w:lang w:val="en-SG"/>
              </w:rPr>
              <w:t>10.9%</w:t>
            </w:r>
          </w:p>
        </w:tc>
      </w:tr>
    </w:tbl>
    <w:p w14:paraId="20E42B20" w14:textId="5545BE59" w:rsidR="003F2576" w:rsidRPr="003F2576" w:rsidRDefault="003F2576" w:rsidP="003F2576">
      <w:pPr>
        <w:pStyle w:val="Caption"/>
        <w:rPr>
          <w:lang w:val="en-US"/>
        </w:rPr>
      </w:pPr>
    </w:p>
    <w:p w14:paraId="2F5CC472" w14:textId="35FD12F6" w:rsidR="001C4A59" w:rsidRDefault="005C101B" w:rsidP="005C101B">
      <w:pPr>
        <w:pStyle w:val="Heading1"/>
        <w:rPr>
          <w:lang w:val="en-SG"/>
        </w:rPr>
      </w:pPr>
      <w:r>
        <w:rPr>
          <w:lang w:val="en-SG"/>
        </w:rPr>
        <w:br w:type="column"/>
        <w:t>Figures</w:t>
      </w:r>
    </w:p>
    <w:p w14:paraId="48CD4507" w14:textId="77777777" w:rsidR="005C101B" w:rsidRPr="005C101B" w:rsidRDefault="005C101B" w:rsidP="005C101B"/>
    <w:sectPr w:rsidR="005C101B" w:rsidRPr="005C101B" w:rsidSect="0091791F">
      <w:footerReference w:type="default" r:id="rId11"/>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A9EC1" w14:textId="77777777" w:rsidR="00327746" w:rsidRDefault="00327746" w:rsidP="006D0C96">
      <w:pPr>
        <w:spacing w:line="240" w:lineRule="auto"/>
      </w:pPr>
      <w:r>
        <w:separator/>
      </w:r>
    </w:p>
  </w:endnote>
  <w:endnote w:type="continuationSeparator" w:id="0">
    <w:p w14:paraId="38B4A0D0" w14:textId="77777777" w:rsidR="00327746" w:rsidRDefault="00327746"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1"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88171"/>
      <w:docPartObj>
        <w:docPartGallery w:val="Page Numbers (Bottom of Page)"/>
        <w:docPartUnique/>
      </w:docPartObj>
    </w:sdtPr>
    <w:sdtEndPr>
      <w:rPr>
        <w:noProof/>
      </w:rPr>
    </w:sdtEndPr>
    <w:sdtContent>
      <w:p w14:paraId="4142C3AE" w14:textId="77777777" w:rsidR="00327746" w:rsidRDefault="00327746">
        <w:pPr>
          <w:pStyle w:val="Footer"/>
          <w:jc w:val="center"/>
        </w:pPr>
        <w:r>
          <w:fldChar w:fldCharType="begin"/>
        </w:r>
        <w:r>
          <w:instrText xml:space="preserve"> PAGE   \* MERGEFORMAT </w:instrText>
        </w:r>
        <w:r>
          <w:fldChar w:fldCharType="separate"/>
        </w:r>
        <w:r w:rsidR="00E25E26">
          <w:rPr>
            <w:noProof/>
          </w:rPr>
          <w:t>9</w:t>
        </w:r>
        <w:r>
          <w:rPr>
            <w:noProof/>
          </w:rPr>
          <w:fldChar w:fldCharType="end"/>
        </w:r>
      </w:p>
    </w:sdtContent>
  </w:sdt>
  <w:p w14:paraId="3959B49E" w14:textId="77777777" w:rsidR="00327746" w:rsidRDefault="0032774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AA445" w14:textId="77777777" w:rsidR="00327746" w:rsidRDefault="00327746" w:rsidP="006D0C96">
      <w:pPr>
        <w:spacing w:line="240" w:lineRule="auto"/>
      </w:pPr>
      <w:r>
        <w:separator/>
      </w:r>
    </w:p>
  </w:footnote>
  <w:footnote w:type="continuationSeparator" w:id="0">
    <w:p w14:paraId="6CB0433A" w14:textId="77777777" w:rsidR="00327746" w:rsidRDefault="00327746"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7532A7"/>
    <w:multiLevelType w:val="multilevel"/>
    <w:tmpl w:val="C74AD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9730869"/>
    <w:multiLevelType w:val="hybridMultilevel"/>
    <w:tmpl w:val="D83E4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32A55"/>
    <w:rsid w:val="0005690A"/>
    <w:rsid w:val="0006782A"/>
    <w:rsid w:val="00075F28"/>
    <w:rsid w:val="00091DE4"/>
    <w:rsid w:val="000A1B66"/>
    <w:rsid w:val="000A4C6C"/>
    <w:rsid w:val="000C1531"/>
    <w:rsid w:val="000C3A9F"/>
    <w:rsid w:val="00112937"/>
    <w:rsid w:val="00123A3B"/>
    <w:rsid w:val="00131411"/>
    <w:rsid w:val="00185A8A"/>
    <w:rsid w:val="001C023E"/>
    <w:rsid w:val="001C4A59"/>
    <w:rsid w:val="001C5EB9"/>
    <w:rsid w:val="001F50FF"/>
    <w:rsid w:val="00202A07"/>
    <w:rsid w:val="00203F92"/>
    <w:rsid w:val="00247A91"/>
    <w:rsid w:val="00282DC5"/>
    <w:rsid w:val="002A11A2"/>
    <w:rsid w:val="002C5D1B"/>
    <w:rsid w:val="002D6246"/>
    <w:rsid w:val="00302B19"/>
    <w:rsid w:val="003118C8"/>
    <w:rsid w:val="00323039"/>
    <w:rsid w:val="00327746"/>
    <w:rsid w:val="00353055"/>
    <w:rsid w:val="00362BF5"/>
    <w:rsid w:val="003A4FB4"/>
    <w:rsid w:val="003B4A1A"/>
    <w:rsid w:val="003C4CB5"/>
    <w:rsid w:val="003D5288"/>
    <w:rsid w:val="003F2576"/>
    <w:rsid w:val="00412844"/>
    <w:rsid w:val="004414F8"/>
    <w:rsid w:val="00450DB9"/>
    <w:rsid w:val="00463568"/>
    <w:rsid w:val="00467C48"/>
    <w:rsid w:val="00482B18"/>
    <w:rsid w:val="004A2411"/>
    <w:rsid w:val="004C5F0B"/>
    <w:rsid w:val="004D0F1A"/>
    <w:rsid w:val="004D1BD1"/>
    <w:rsid w:val="00507202"/>
    <w:rsid w:val="00511874"/>
    <w:rsid w:val="00516000"/>
    <w:rsid w:val="0055217B"/>
    <w:rsid w:val="00564213"/>
    <w:rsid w:val="00587713"/>
    <w:rsid w:val="005A4F32"/>
    <w:rsid w:val="005C101B"/>
    <w:rsid w:val="005C1202"/>
    <w:rsid w:val="005C5095"/>
    <w:rsid w:val="005E4E5A"/>
    <w:rsid w:val="006326D7"/>
    <w:rsid w:val="0066122B"/>
    <w:rsid w:val="00670F05"/>
    <w:rsid w:val="00683C38"/>
    <w:rsid w:val="006A41B0"/>
    <w:rsid w:val="006A4996"/>
    <w:rsid w:val="006A58C7"/>
    <w:rsid w:val="006C7527"/>
    <w:rsid w:val="006D0C96"/>
    <w:rsid w:val="0070537F"/>
    <w:rsid w:val="00751A44"/>
    <w:rsid w:val="00796A7F"/>
    <w:rsid w:val="007D3CB8"/>
    <w:rsid w:val="007D7535"/>
    <w:rsid w:val="008340A2"/>
    <w:rsid w:val="00855006"/>
    <w:rsid w:val="00865280"/>
    <w:rsid w:val="008B4260"/>
    <w:rsid w:val="008B719F"/>
    <w:rsid w:val="008C79A9"/>
    <w:rsid w:val="008E213F"/>
    <w:rsid w:val="008E3110"/>
    <w:rsid w:val="00900B91"/>
    <w:rsid w:val="00905793"/>
    <w:rsid w:val="009150E4"/>
    <w:rsid w:val="0091791F"/>
    <w:rsid w:val="009213C3"/>
    <w:rsid w:val="00926B24"/>
    <w:rsid w:val="00932F15"/>
    <w:rsid w:val="00943440"/>
    <w:rsid w:val="009B50F9"/>
    <w:rsid w:val="009D38E2"/>
    <w:rsid w:val="009E390C"/>
    <w:rsid w:val="009F2C0A"/>
    <w:rsid w:val="00A06336"/>
    <w:rsid w:val="00A53C88"/>
    <w:rsid w:val="00A93A6A"/>
    <w:rsid w:val="00AA2145"/>
    <w:rsid w:val="00AD1B2C"/>
    <w:rsid w:val="00AE4157"/>
    <w:rsid w:val="00B01F4A"/>
    <w:rsid w:val="00B4015F"/>
    <w:rsid w:val="00B431CE"/>
    <w:rsid w:val="00B4456D"/>
    <w:rsid w:val="00B563B5"/>
    <w:rsid w:val="00B5719D"/>
    <w:rsid w:val="00B75342"/>
    <w:rsid w:val="00B86A5C"/>
    <w:rsid w:val="00B94A58"/>
    <w:rsid w:val="00BD0523"/>
    <w:rsid w:val="00BE5286"/>
    <w:rsid w:val="00C135E9"/>
    <w:rsid w:val="00C1589F"/>
    <w:rsid w:val="00C17E59"/>
    <w:rsid w:val="00C26311"/>
    <w:rsid w:val="00C35812"/>
    <w:rsid w:val="00C41B21"/>
    <w:rsid w:val="00C550A6"/>
    <w:rsid w:val="00C7480A"/>
    <w:rsid w:val="00C82F79"/>
    <w:rsid w:val="00C901B8"/>
    <w:rsid w:val="00CC5188"/>
    <w:rsid w:val="00CC51D0"/>
    <w:rsid w:val="00CC76FB"/>
    <w:rsid w:val="00D40CE0"/>
    <w:rsid w:val="00DA2B98"/>
    <w:rsid w:val="00DB4E53"/>
    <w:rsid w:val="00E00339"/>
    <w:rsid w:val="00E00670"/>
    <w:rsid w:val="00E01FFA"/>
    <w:rsid w:val="00E142A8"/>
    <w:rsid w:val="00E25E26"/>
    <w:rsid w:val="00E31096"/>
    <w:rsid w:val="00E61943"/>
    <w:rsid w:val="00EA69C3"/>
    <w:rsid w:val="00ED6B96"/>
    <w:rsid w:val="00EE58C0"/>
    <w:rsid w:val="00F02BEC"/>
    <w:rsid w:val="00F04940"/>
    <w:rsid w:val="00F17E56"/>
    <w:rsid w:val="00F35903"/>
    <w:rsid w:val="00F5258E"/>
    <w:rsid w:val="00F77678"/>
    <w:rsid w:val="00F8072F"/>
    <w:rsid w:val="00FC0E2D"/>
    <w:rsid w:val="00FC6C30"/>
    <w:rsid w:val="00FF308B"/>
    <w:rsid w:val="00FF67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B31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862">
      <w:bodyDiv w:val="1"/>
      <w:marLeft w:val="0"/>
      <w:marRight w:val="0"/>
      <w:marTop w:val="0"/>
      <w:marBottom w:val="0"/>
      <w:divBdr>
        <w:top w:val="none" w:sz="0" w:space="0" w:color="auto"/>
        <w:left w:val="none" w:sz="0" w:space="0" w:color="auto"/>
        <w:bottom w:val="none" w:sz="0" w:space="0" w:color="auto"/>
        <w:right w:val="none" w:sz="0" w:space="0" w:color="auto"/>
      </w:divBdr>
    </w:div>
    <w:div w:id="54819286">
      <w:bodyDiv w:val="1"/>
      <w:marLeft w:val="0"/>
      <w:marRight w:val="0"/>
      <w:marTop w:val="0"/>
      <w:marBottom w:val="0"/>
      <w:divBdr>
        <w:top w:val="none" w:sz="0" w:space="0" w:color="auto"/>
        <w:left w:val="none" w:sz="0" w:space="0" w:color="auto"/>
        <w:bottom w:val="none" w:sz="0" w:space="0" w:color="auto"/>
        <w:right w:val="none" w:sz="0" w:space="0" w:color="auto"/>
      </w:divBdr>
    </w:div>
    <w:div w:id="75323756">
      <w:bodyDiv w:val="1"/>
      <w:marLeft w:val="0"/>
      <w:marRight w:val="0"/>
      <w:marTop w:val="0"/>
      <w:marBottom w:val="0"/>
      <w:divBdr>
        <w:top w:val="none" w:sz="0" w:space="0" w:color="auto"/>
        <w:left w:val="none" w:sz="0" w:space="0" w:color="auto"/>
        <w:bottom w:val="none" w:sz="0" w:space="0" w:color="auto"/>
        <w:right w:val="none" w:sz="0" w:space="0" w:color="auto"/>
      </w:divBdr>
    </w:div>
    <w:div w:id="155996795">
      <w:bodyDiv w:val="1"/>
      <w:marLeft w:val="0"/>
      <w:marRight w:val="0"/>
      <w:marTop w:val="0"/>
      <w:marBottom w:val="0"/>
      <w:divBdr>
        <w:top w:val="none" w:sz="0" w:space="0" w:color="auto"/>
        <w:left w:val="none" w:sz="0" w:space="0" w:color="auto"/>
        <w:bottom w:val="none" w:sz="0" w:space="0" w:color="auto"/>
        <w:right w:val="none" w:sz="0" w:space="0" w:color="auto"/>
      </w:divBdr>
    </w:div>
    <w:div w:id="167136390">
      <w:bodyDiv w:val="1"/>
      <w:marLeft w:val="0"/>
      <w:marRight w:val="0"/>
      <w:marTop w:val="0"/>
      <w:marBottom w:val="0"/>
      <w:divBdr>
        <w:top w:val="none" w:sz="0" w:space="0" w:color="auto"/>
        <w:left w:val="none" w:sz="0" w:space="0" w:color="auto"/>
        <w:bottom w:val="none" w:sz="0" w:space="0" w:color="auto"/>
        <w:right w:val="none" w:sz="0" w:space="0" w:color="auto"/>
      </w:divBdr>
    </w:div>
    <w:div w:id="357316326">
      <w:bodyDiv w:val="1"/>
      <w:marLeft w:val="0"/>
      <w:marRight w:val="0"/>
      <w:marTop w:val="0"/>
      <w:marBottom w:val="0"/>
      <w:divBdr>
        <w:top w:val="none" w:sz="0" w:space="0" w:color="auto"/>
        <w:left w:val="none" w:sz="0" w:space="0" w:color="auto"/>
        <w:bottom w:val="none" w:sz="0" w:space="0" w:color="auto"/>
        <w:right w:val="none" w:sz="0" w:space="0" w:color="auto"/>
      </w:divBdr>
    </w:div>
    <w:div w:id="462961301">
      <w:bodyDiv w:val="1"/>
      <w:marLeft w:val="0"/>
      <w:marRight w:val="0"/>
      <w:marTop w:val="0"/>
      <w:marBottom w:val="0"/>
      <w:divBdr>
        <w:top w:val="none" w:sz="0" w:space="0" w:color="auto"/>
        <w:left w:val="none" w:sz="0" w:space="0" w:color="auto"/>
        <w:bottom w:val="none" w:sz="0" w:space="0" w:color="auto"/>
        <w:right w:val="none" w:sz="0" w:space="0" w:color="auto"/>
      </w:divBdr>
    </w:div>
    <w:div w:id="480317524">
      <w:bodyDiv w:val="1"/>
      <w:marLeft w:val="0"/>
      <w:marRight w:val="0"/>
      <w:marTop w:val="0"/>
      <w:marBottom w:val="0"/>
      <w:divBdr>
        <w:top w:val="none" w:sz="0" w:space="0" w:color="auto"/>
        <w:left w:val="none" w:sz="0" w:space="0" w:color="auto"/>
        <w:bottom w:val="none" w:sz="0" w:space="0" w:color="auto"/>
        <w:right w:val="none" w:sz="0" w:space="0" w:color="auto"/>
      </w:divBdr>
    </w:div>
    <w:div w:id="562764631">
      <w:bodyDiv w:val="1"/>
      <w:marLeft w:val="0"/>
      <w:marRight w:val="0"/>
      <w:marTop w:val="0"/>
      <w:marBottom w:val="0"/>
      <w:divBdr>
        <w:top w:val="none" w:sz="0" w:space="0" w:color="auto"/>
        <w:left w:val="none" w:sz="0" w:space="0" w:color="auto"/>
        <w:bottom w:val="none" w:sz="0" w:space="0" w:color="auto"/>
        <w:right w:val="none" w:sz="0" w:space="0" w:color="auto"/>
      </w:divBdr>
    </w:div>
    <w:div w:id="618729385">
      <w:bodyDiv w:val="1"/>
      <w:marLeft w:val="0"/>
      <w:marRight w:val="0"/>
      <w:marTop w:val="0"/>
      <w:marBottom w:val="0"/>
      <w:divBdr>
        <w:top w:val="none" w:sz="0" w:space="0" w:color="auto"/>
        <w:left w:val="none" w:sz="0" w:space="0" w:color="auto"/>
        <w:bottom w:val="none" w:sz="0" w:space="0" w:color="auto"/>
        <w:right w:val="none" w:sz="0" w:space="0" w:color="auto"/>
      </w:divBdr>
    </w:div>
    <w:div w:id="691685357">
      <w:bodyDiv w:val="1"/>
      <w:marLeft w:val="0"/>
      <w:marRight w:val="0"/>
      <w:marTop w:val="0"/>
      <w:marBottom w:val="0"/>
      <w:divBdr>
        <w:top w:val="none" w:sz="0" w:space="0" w:color="auto"/>
        <w:left w:val="none" w:sz="0" w:space="0" w:color="auto"/>
        <w:bottom w:val="none" w:sz="0" w:space="0" w:color="auto"/>
        <w:right w:val="none" w:sz="0" w:space="0" w:color="auto"/>
      </w:divBdr>
    </w:div>
    <w:div w:id="737560995">
      <w:bodyDiv w:val="1"/>
      <w:marLeft w:val="0"/>
      <w:marRight w:val="0"/>
      <w:marTop w:val="0"/>
      <w:marBottom w:val="0"/>
      <w:divBdr>
        <w:top w:val="none" w:sz="0" w:space="0" w:color="auto"/>
        <w:left w:val="none" w:sz="0" w:space="0" w:color="auto"/>
        <w:bottom w:val="none" w:sz="0" w:space="0" w:color="auto"/>
        <w:right w:val="none" w:sz="0" w:space="0" w:color="auto"/>
      </w:divBdr>
    </w:div>
    <w:div w:id="774326675">
      <w:bodyDiv w:val="1"/>
      <w:marLeft w:val="0"/>
      <w:marRight w:val="0"/>
      <w:marTop w:val="0"/>
      <w:marBottom w:val="0"/>
      <w:divBdr>
        <w:top w:val="none" w:sz="0" w:space="0" w:color="auto"/>
        <w:left w:val="none" w:sz="0" w:space="0" w:color="auto"/>
        <w:bottom w:val="none" w:sz="0" w:space="0" w:color="auto"/>
        <w:right w:val="none" w:sz="0" w:space="0" w:color="auto"/>
      </w:divBdr>
    </w:div>
    <w:div w:id="901788898">
      <w:bodyDiv w:val="1"/>
      <w:marLeft w:val="0"/>
      <w:marRight w:val="0"/>
      <w:marTop w:val="0"/>
      <w:marBottom w:val="0"/>
      <w:divBdr>
        <w:top w:val="none" w:sz="0" w:space="0" w:color="auto"/>
        <w:left w:val="none" w:sz="0" w:space="0" w:color="auto"/>
        <w:bottom w:val="none" w:sz="0" w:space="0" w:color="auto"/>
        <w:right w:val="none" w:sz="0" w:space="0" w:color="auto"/>
      </w:divBdr>
    </w:div>
    <w:div w:id="969016708">
      <w:bodyDiv w:val="1"/>
      <w:marLeft w:val="0"/>
      <w:marRight w:val="0"/>
      <w:marTop w:val="0"/>
      <w:marBottom w:val="0"/>
      <w:divBdr>
        <w:top w:val="none" w:sz="0" w:space="0" w:color="auto"/>
        <w:left w:val="none" w:sz="0" w:space="0" w:color="auto"/>
        <w:bottom w:val="none" w:sz="0" w:space="0" w:color="auto"/>
        <w:right w:val="none" w:sz="0" w:space="0" w:color="auto"/>
      </w:divBdr>
    </w:div>
    <w:div w:id="1168788866">
      <w:bodyDiv w:val="1"/>
      <w:marLeft w:val="0"/>
      <w:marRight w:val="0"/>
      <w:marTop w:val="0"/>
      <w:marBottom w:val="0"/>
      <w:divBdr>
        <w:top w:val="none" w:sz="0" w:space="0" w:color="auto"/>
        <w:left w:val="none" w:sz="0" w:space="0" w:color="auto"/>
        <w:bottom w:val="none" w:sz="0" w:space="0" w:color="auto"/>
        <w:right w:val="none" w:sz="0" w:space="0" w:color="auto"/>
      </w:divBdr>
    </w:div>
    <w:div w:id="1183401306">
      <w:bodyDiv w:val="1"/>
      <w:marLeft w:val="0"/>
      <w:marRight w:val="0"/>
      <w:marTop w:val="0"/>
      <w:marBottom w:val="0"/>
      <w:divBdr>
        <w:top w:val="none" w:sz="0" w:space="0" w:color="auto"/>
        <w:left w:val="none" w:sz="0" w:space="0" w:color="auto"/>
        <w:bottom w:val="none" w:sz="0" w:space="0" w:color="auto"/>
        <w:right w:val="none" w:sz="0" w:space="0" w:color="auto"/>
      </w:divBdr>
    </w:div>
    <w:div w:id="1253120746">
      <w:bodyDiv w:val="1"/>
      <w:marLeft w:val="0"/>
      <w:marRight w:val="0"/>
      <w:marTop w:val="0"/>
      <w:marBottom w:val="0"/>
      <w:divBdr>
        <w:top w:val="none" w:sz="0" w:space="0" w:color="auto"/>
        <w:left w:val="none" w:sz="0" w:space="0" w:color="auto"/>
        <w:bottom w:val="none" w:sz="0" w:space="0" w:color="auto"/>
        <w:right w:val="none" w:sz="0" w:space="0" w:color="auto"/>
      </w:divBdr>
    </w:div>
    <w:div w:id="1268587885">
      <w:bodyDiv w:val="1"/>
      <w:marLeft w:val="0"/>
      <w:marRight w:val="0"/>
      <w:marTop w:val="0"/>
      <w:marBottom w:val="0"/>
      <w:divBdr>
        <w:top w:val="none" w:sz="0" w:space="0" w:color="auto"/>
        <w:left w:val="none" w:sz="0" w:space="0" w:color="auto"/>
        <w:bottom w:val="none" w:sz="0" w:space="0" w:color="auto"/>
        <w:right w:val="none" w:sz="0" w:space="0" w:color="auto"/>
      </w:divBdr>
    </w:div>
    <w:div w:id="1430927854">
      <w:bodyDiv w:val="1"/>
      <w:marLeft w:val="0"/>
      <w:marRight w:val="0"/>
      <w:marTop w:val="0"/>
      <w:marBottom w:val="0"/>
      <w:divBdr>
        <w:top w:val="none" w:sz="0" w:space="0" w:color="auto"/>
        <w:left w:val="none" w:sz="0" w:space="0" w:color="auto"/>
        <w:bottom w:val="none" w:sz="0" w:space="0" w:color="auto"/>
        <w:right w:val="none" w:sz="0" w:space="0" w:color="auto"/>
      </w:divBdr>
    </w:div>
    <w:div w:id="1450323099">
      <w:bodyDiv w:val="1"/>
      <w:marLeft w:val="0"/>
      <w:marRight w:val="0"/>
      <w:marTop w:val="0"/>
      <w:marBottom w:val="0"/>
      <w:divBdr>
        <w:top w:val="none" w:sz="0" w:space="0" w:color="auto"/>
        <w:left w:val="none" w:sz="0" w:space="0" w:color="auto"/>
        <w:bottom w:val="none" w:sz="0" w:space="0" w:color="auto"/>
        <w:right w:val="none" w:sz="0" w:space="0" w:color="auto"/>
      </w:divBdr>
    </w:div>
    <w:div w:id="1482505424">
      <w:bodyDiv w:val="1"/>
      <w:marLeft w:val="0"/>
      <w:marRight w:val="0"/>
      <w:marTop w:val="0"/>
      <w:marBottom w:val="0"/>
      <w:divBdr>
        <w:top w:val="none" w:sz="0" w:space="0" w:color="auto"/>
        <w:left w:val="none" w:sz="0" w:space="0" w:color="auto"/>
        <w:bottom w:val="none" w:sz="0" w:space="0" w:color="auto"/>
        <w:right w:val="none" w:sz="0" w:space="0" w:color="auto"/>
      </w:divBdr>
    </w:div>
    <w:div w:id="1637562013">
      <w:bodyDiv w:val="1"/>
      <w:marLeft w:val="0"/>
      <w:marRight w:val="0"/>
      <w:marTop w:val="0"/>
      <w:marBottom w:val="0"/>
      <w:divBdr>
        <w:top w:val="none" w:sz="0" w:space="0" w:color="auto"/>
        <w:left w:val="none" w:sz="0" w:space="0" w:color="auto"/>
        <w:bottom w:val="none" w:sz="0" w:space="0" w:color="auto"/>
        <w:right w:val="none" w:sz="0" w:space="0" w:color="auto"/>
      </w:divBdr>
    </w:div>
    <w:div w:id="1727870950">
      <w:bodyDiv w:val="1"/>
      <w:marLeft w:val="0"/>
      <w:marRight w:val="0"/>
      <w:marTop w:val="0"/>
      <w:marBottom w:val="0"/>
      <w:divBdr>
        <w:top w:val="none" w:sz="0" w:space="0" w:color="auto"/>
        <w:left w:val="none" w:sz="0" w:space="0" w:color="auto"/>
        <w:bottom w:val="none" w:sz="0" w:space="0" w:color="auto"/>
        <w:right w:val="none" w:sz="0" w:space="0" w:color="auto"/>
      </w:divBdr>
    </w:div>
    <w:div w:id="1736857949">
      <w:bodyDiv w:val="1"/>
      <w:marLeft w:val="0"/>
      <w:marRight w:val="0"/>
      <w:marTop w:val="0"/>
      <w:marBottom w:val="0"/>
      <w:divBdr>
        <w:top w:val="none" w:sz="0" w:space="0" w:color="auto"/>
        <w:left w:val="none" w:sz="0" w:space="0" w:color="auto"/>
        <w:bottom w:val="none" w:sz="0" w:space="0" w:color="auto"/>
        <w:right w:val="none" w:sz="0" w:space="0" w:color="auto"/>
      </w:divBdr>
    </w:div>
    <w:div w:id="1748529515">
      <w:bodyDiv w:val="1"/>
      <w:marLeft w:val="0"/>
      <w:marRight w:val="0"/>
      <w:marTop w:val="0"/>
      <w:marBottom w:val="0"/>
      <w:divBdr>
        <w:top w:val="none" w:sz="0" w:space="0" w:color="auto"/>
        <w:left w:val="none" w:sz="0" w:space="0" w:color="auto"/>
        <w:bottom w:val="none" w:sz="0" w:space="0" w:color="auto"/>
        <w:right w:val="none" w:sz="0" w:space="0" w:color="auto"/>
      </w:divBdr>
    </w:div>
    <w:div w:id="1799029203">
      <w:bodyDiv w:val="1"/>
      <w:marLeft w:val="0"/>
      <w:marRight w:val="0"/>
      <w:marTop w:val="0"/>
      <w:marBottom w:val="0"/>
      <w:divBdr>
        <w:top w:val="none" w:sz="0" w:space="0" w:color="auto"/>
        <w:left w:val="none" w:sz="0" w:space="0" w:color="auto"/>
        <w:bottom w:val="none" w:sz="0" w:space="0" w:color="auto"/>
        <w:right w:val="none" w:sz="0" w:space="0" w:color="auto"/>
      </w:divBdr>
    </w:div>
    <w:div w:id="1855029228">
      <w:bodyDiv w:val="1"/>
      <w:marLeft w:val="0"/>
      <w:marRight w:val="0"/>
      <w:marTop w:val="0"/>
      <w:marBottom w:val="0"/>
      <w:divBdr>
        <w:top w:val="none" w:sz="0" w:space="0" w:color="auto"/>
        <w:left w:val="none" w:sz="0" w:space="0" w:color="auto"/>
        <w:bottom w:val="none" w:sz="0" w:space="0" w:color="auto"/>
        <w:right w:val="none" w:sz="0" w:space="0" w:color="auto"/>
      </w:divBdr>
    </w:div>
    <w:div w:id="1928150433">
      <w:bodyDiv w:val="1"/>
      <w:marLeft w:val="0"/>
      <w:marRight w:val="0"/>
      <w:marTop w:val="0"/>
      <w:marBottom w:val="0"/>
      <w:divBdr>
        <w:top w:val="none" w:sz="0" w:space="0" w:color="auto"/>
        <w:left w:val="none" w:sz="0" w:space="0" w:color="auto"/>
        <w:bottom w:val="none" w:sz="0" w:space="0" w:color="auto"/>
        <w:right w:val="none" w:sz="0" w:space="0" w:color="auto"/>
      </w:divBdr>
    </w:div>
    <w:div w:id="20746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mit.edu/marc/marc_cesm/" TargetMode="External"/><Relationship Id="rId10" Type="http://schemas.openxmlformats.org/officeDocument/2006/relationships/hyperlink" Target="https://github.com/grandey/p17c-marc-comparis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7B1F"/>
    <w:rsid w:val="00477B1F"/>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77B1F"/>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77B1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A84CA2-BD7F-F240-A827-2560275E9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483</TotalTime>
  <Pages>10</Pages>
  <Words>16944</Words>
  <Characters>96587</Characters>
  <Application>Microsoft Macintosh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13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Benjamin Grandey</cp:lastModifiedBy>
  <cp:revision>181</cp:revision>
  <cp:lastPrinted>2016-02-01T07:21:00Z</cp:lastPrinted>
  <dcterms:created xsi:type="dcterms:W3CDTF">2015-12-16T05:52:00Z</dcterms:created>
  <dcterms:modified xsi:type="dcterms:W3CDTF">2017-10-31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811489-6405-385f-82b7-5f2fa9295a98</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